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309C3B38" w:rsidR="00F93EDE" w:rsidRDefault="00F93EDE" w:rsidP="00554066">
      <w:pPr>
        <w:pStyle w:val="ListParagraph"/>
        <w:numPr>
          <w:ilvl w:val="0"/>
          <w:numId w:val="1"/>
        </w:numPr>
        <w:spacing w:line="360" w:lineRule="auto"/>
      </w:pPr>
      <w:r>
        <w:t xml:space="preserve">The joint influence of abiotic and biotic factors </w:t>
      </w:r>
      <w:r w:rsidR="004877D2">
        <w:t>are 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the generalist pathogen transmission.</w:t>
      </w:r>
    </w:p>
    <w:p w14:paraId="718EDBDF" w14:textId="0252216E" w:rsidR="004877D2" w:rsidRDefault="004877D2" w:rsidP="00554066">
      <w:pPr>
        <w:pStyle w:val="ListParagraph"/>
        <w:numPr>
          <w:ilvl w:val="0"/>
          <w:numId w:val="1"/>
        </w:numPr>
        <w:spacing w:line="360" w:lineRule="auto"/>
      </w:pPr>
      <w:r>
        <w:t>We use a simple transmission model to explain and predict how host community composition, host abundance, and pathogen persistence times can independently and jointly influence transmission.</w:t>
      </w:r>
    </w:p>
    <w:p w14:paraId="7D7FAAC9" w14:textId="21CEC5DC" w:rsidR="004877D2" w:rsidRDefault="004877D2" w:rsidP="00554066">
      <w:pPr>
        <w:pStyle w:val="ListParagraph"/>
        <w:numPr>
          <w:ilvl w:val="0"/>
          <w:numId w:val="1"/>
        </w:numPr>
        <w:spacing w:line="360" w:lineRule="auto"/>
      </w:pPr>
      <w:r>
        <w:t xml:space="preserve">Discrete wetlands inhabited by larval amphibians and </w:t>
      </w:r>
      <w:proofErr w:type="spellStart"/>
      <w:r>
        <w:t>ranavirus</w:t>
      </w:r>
      <w:proofErr w:type="spellEnd"/>
      <w:r>
        <w:t xml:space="preserve"> represent communities at intermediate spatial scales. We use these communities to test ideas from our theoretical model.</w:t>
      </w:r>
    </w:p>
    <w:p w14:paraId="7E896171" w14:textId="5C634A08" w:rsidR="004877D2" w:rsidRDefault="004877D2" w:rsidP="00554066">
      <w:pPr>
        <w:pStyle w:val="ListParagraph"/>
        <w:numPr>
          <w:ilvl w:val="0"/>
          <w:numId w:val="1"/>
        </w:numPr>
        <w:spacing w:line="360" w:lineRule="auto"/>
      </w:pPr>
      <w:r>
        <w:t xml:space="preserve">Our transmission model clearly shows how abiotic and biotic factors can synergistically support transmission of a parasite. The empirical data shows that high community competence, high abundance, and low temperatures correlate with high levels of infection prevalence of </w:t>
      </w:r>
      <w:proofErr w:type="spellStart"/>
      <w:r>
        <w:t>ranavirus</w:t>
      </w:r>
      <w:proofErr w:type="spellEnd"/>
      <w:r>
        <w:t xml:space="preserve"> in larval amphibian communities. These findings emphasize the importance of considering both abiotic and biotic factors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000000" w:rsidP="00554066">
      <w:pPr>
        <w:pStyle w:val="Heading1"/>
        <w:spacing w:line="360" w:lineRule="auto"/>
        <w:rPr>
          <w:b/>
          <w:bCs/>
          <w:sz w:val="28"/>
          <w:szCs w:val="28"/>
          <w:lang w:val="en-US"/>
        </w:rPr>
      </w:pPr>
      <w:r w:rsidRPr="00DB2F80">
        <w:rPr>
          <w:b/>
          <w:bCs/>
          <w:sz w:val="28"/>
          <w:szCs w:val="28"/>
        </w:rPr>
        <w:lastRenderedPageBreak/>
        <w:t>Introduction</w:t>
      </w:r>
    </w:p>
    <w:p w14:paraId="79F05FB1" w14:textId="777D0EEF" w:rsidR="002E6E0F" w:rsidRPr="00DB2F80" w:rsidRDefault="00000000" w:rsidP="0040206D">
      <w:pPr>
        <w:spacing w:line="360" w:lineRule="auto"/>
        <w:ind w:firstLine="720"/>
        <w:rPr>
          <w:sz w:val="24"/>
          <w:szCs w:val="24"/>
        </w:rPr>
      </w:pPr>
      <w:r w:rsidRPr="00DB2F8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00DB2F80">
        <w:rPr>
          <w:sz w:val="24"/>
          <w:szCs w:val="24"/>
        </w:rPr>
        <w:fldChar w:fldCharType="begin"/>
      </w:r>
      <w:r w:rsidR="000A46F0" w:rsidRPr="00DB2F80">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Gray et al., 2009; Nazir et al., 2012)</w:t>
      </w:r>
      <w:r w:rsidRPr="00DB2F80">
        <w:rPr>
          <w:sz w:val="24"/>
          <w:szCs w:val="24"/>
        </w:rPr>
        <w:fldChar w:fldCharType="end"/>
      </w:r>
      <w:r w:rsidRPr="00DB2F80">
        <w:rPr>
          <w:sz w:val="24"/>
          <w:szCs w:val="24"/>
        </w:rPr>
        <w:t xml:space="preserve">. Indirectly, the environment can alter transmission by affecting host community composition, impacting host availability and suitability </w:t>
      </w:r>
      <w:r w:rsidRPr="00DB2F80">
        <w:rPr>
          <w:sz w:val="24"/>
          <w:szCs w:val="24"/>
        </w:rPr>
        <w:fldChar w:fldCharType="begin"/>
      </w:r>
      <w:r w:rsidR="000A46F0" w:rsidRPr="00DB2F80">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or example, temperature can affect host growth rates and population sizes, resulting in changes in the absolute abundance of susceptible hosts </w:t>
      </w:r>
      <w:r w:rsidRPr="00DB2F80">
        <w:rPr>
          <w:sz w:val="24"/>
          <w:szCs w:val="24"/>
        </w:rPr>
        <w:fldChar w:fldCharType="begin"/>
      </w:r>
      <w:r w:rsidR="000A46F0" w:rsidRPr="00DB2F80">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00DB2F80">
        <w:rPr>
          <w:sz w:val="24"/>
          <w:szCs w:val="24"/>
        </w:rPr>
        <w:fldChar w:fldCharType="separate"/>
      </w:r>
      <w:r w:rsidR="000A46F0" w:rsidRPr="00DB2F80">
        <w:rPr>
          <w:sz w:val="24"/>
          <w:szCs w:val="24"/>
        </w:rPr>
        <w:t>(Savage et al., 2004; Sibly &amp; Hone, 2002)</w:t>
      </w:r>
      <w:r w:rsidRPr="00DB2F80">
        <w:rPr>
          <w:sz w:val="24"/>
          <w:szCs w:val="24"/>
        </w:rPr>
        <w:fldChar w:fldCharType="end"/>
      </w:r>
      <w:r w:rsidRPr="00DB2F80">
        <w:rPr>
          <w:sz w:val="24"/>
          <w:szCs w:val="24"/>
        </w:rPr>
        <w:t xml:space="preserve"> and the relative abundance of different host species in a community </w:t>
      </w:r>
      <w:r w:rsidRPr="00DB2F80">
        <w:rPr>
          <w:sz w:val="24"/>
          <w:szCs w:val="24"/>
        </w:rPr>
        <w:fldChar w:fldCharType="begin"/>
      </w:r>
      <w:r w:rsidR="000A46F0" w:rsidRPr="00DB2F80">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00DB2F80">
        <w:rPr>
          <w:sz w:val="24"/>
          <w:szCs w:val="24"/>
        </w:rPr>
        <w:fldChar w:fldCharType="separate"/>
      </w:r>
      <w:r w:rsidR="000A46F0" w:rsidRPr="00DB2F80">
        <w:rPr>
          <w:sz w:val="24"/>
          <w:szCs w:val="24"/>
        </w:rPr>
        <w:t>(Altizer et al., 2013; Blaustein et al., 2010)</w:t>
      </w:r>
      <w:r w:rsidRPr="00DB2F80">
        <w:rPr>
          <w:sz w:val="24"/>
          <w:szCs w:val="24"/>
        </w:rPr>
        <w:fldChar w:fldCharType="end"/>
      </w:r>
      <w:r w:rsidRPr="00DB2F8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00DB2F80">
        <w:rPr>
          <w:sz w:val="24"/>
          <w:szCs w:val="24"/>
        </w:rPr>
        <w:fldChar w:fldCharType="begin"/>
      </w:r>
      <w:r w:rsidR="000A46F0" w:rsidRPr="00DB2F80">
        <w:rPr>
          <w:sz w:val="24"/>
          <w:szCs w:val="24"/>
        </w:rPr>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P. T. J. Johnson et al., 2015; Rohr et al., 2019)</w:t>
      </w:r>
      <w:r w:rsidRPr="00DB2F80">
        <w:rPr>
          <w:sz w:val="24"/>
          <w:szCs w:val="24"/>
        </w:rPr>
        <w:fldChar w:fldCharType="end"/>
      </w:r>
      <w:r w:rsidRPr="00DB2F80">
        <w:rPr>
          <w:sz w:val="24"/>
          <w:szCs w:val="24"/>
        </w:rPr>
        <w:t xml:space="preserve"> while abiotic factors are more often considered at larger spatial scales </w:t>
      </w:r>
      <w:r w:rsidRPr="00DB2F80">
        <w:rPr>
          <w:sz w:val="24"/>
          <w:szCs w:val="24"/>
        </w:rPr>
        <w:fldChar w:fldCharType="begin"/>
      </w:r>
      <w:r w:rsidR="000A46F0" w:rsidRPr="00DB2F80">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sidRPr="00DB2F80">
        <w:rPr>
          <w:rFonts w:ascii="Cambria Math" w:hAnsi="Cambria Math" w:cs="Cambria Math"/>
          <w:sz w:val="24"/>
          <w:szCs w:val="24"/>
        </w:rPr>
        <w:instrText>∼</w:instrText>
      </w:r>
      <w:r w:rsidR="000A46F0" w:rsidRPr="00DB2F80">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DB2F80">
        <w:rPr>
          <w:sz w:val="24"/>
          <w:szCs w:val="24"/>
        </w:rPr>
        <w:fldChar w:fldCharType="separate"/>
      </w:r>
      <w:r w:rsidR="000A46F0" w:rsidRPr="00DB2F80">
        <w:rPr>
          <w:sz w:val="24"/>
          <w:szCs w:val="24"/>
        </w:rPr>
        <w:t>(Cohen et al., 2016)</w:t>
      </w:r>
      <w:r w:rsidRPr="00DB2F80">
        <w:rPr>
          <w:sz w:val="24"/>
          <w:szCs w:val="24"/>
        </w:rPr>
        <w:fldChar w:fldCharType="end"/>
      </w:r>
      <w:r w:rsidRPr="00DB2F80">
        <w:rPr>
          <w:sz w:val="24"/>
          <w:szCs w:val="24"/>
        </w:rPr>
        <w:t xml:space="preserve">. </w:t>
      </w:r>
    </w:p>
    <w:p w14:paraId="15940E3A" w14:textId="0445BF08" w:rsidR="002E6E0F" w:rsidRPr="00DB2F80" w:rsidRDefault="00000000" w:rsidP="0040206D">
      <w:pPr>
        <w:spacing w:line="360" w:lineRule="auto"/>
        <w:ind w:firstLine="720"/>
        <w:rPr>
          <w:sz w:val="24"/>
          <w:szCs w:val="24"/>
        </w:rPr>
      </w:pPr>
      <w:r w:rsidRPr="00DB2F80">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00DB2F80">
        <w:rPr>
          <w:sz w:val="24"/>
          <w:szCs w:val="24"/>
        </w:rPr>
        <w:fldChar w:fldCharType="begin"/>
      </w:r>
      <w:r w:rsidR="000A46F0" w:rsidRPr="00DB2F80">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sidRPr="00DB2F80">
        <w:rPr>
          <w:rFonts w:ascii="Cambria Math" w:hAnsi="Cambria Math" w:cs="Cambria Math"/>
          <w:sz w:val="24"/>
          <w:szCs w:val="24"/>
        </w:rPr>
        <w:instrText>‐</w:instrText>
      </w:r>
      <w:r w:rsidR="000A46F0" w:rsidRPr="00DB2F80">
        <w:rPr>
          <w:sz w:val="24"/>
          <w:szCs w:val="24"/>
        </w:rPr>
        <w:instrText>dependent transmission at low host densities to density</w:instrText>
      </w:r>
      <w:r w:rsidR="000A46F0" w:rsidRPr="00DB2F80">
        <w:rPr>
          <w:rFonts w:ascii="Cambria Math" w:hAnsi="Cambria Math" w:cs="Cambria Math"/>
          <w:sz w:val="24"/>
          <w:szCs w:val="24"/>
        </w:rPr>
        <w:instrText>‐</w:instrText>
      </w:r>
      <w:r w:rsidR="000A46F0" w:rsidRPr="00DB2F80">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sidRPr="00DB2F80">
        <w:rPr>
          <w:rFonts w:ascii="Cambria Math" w:hAnsi="Cambria Math" w:cs="Cambria Math"/>
          <w:sz w:val="24"/>
          <w:szCs w:val="24"/>
        </w:rPr>
        <w:instrText>‐</w:instrText>
      </w:r>
      <w:r w:rsidR="000A46F0" w:rsidRPr="00DB2F80">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00DB2F80">
        <w:rPr>
          <w:sz w:val="24"/>
          <w:szCs w:val="24"/>
        </w:rPr>
        <w:fldChar w:fldCharType="separate"/>
      </w:r>
      <w:r w:rsidR="000A46F0" w:rsidRPr="00DB2F80">
        <w:rPr>
          <w:sz w:val="24"/>
          <w:szCs w:val="24"/>
        </w:rPr>
        <w:t>(Fenton et al., 2002; Hopkins et al., 2020; Patterson &amp; Ruckstuhl, 2013)</w:t>
      </w:r>
      <w:r w:rsidRPr="00DB2F80">
        <w:rPr>
          <w:sz w:val="24"/>
          <w:szCs w:val="24"/>
        </w:rPr>
        <w:fldChar w:fldCharType="end"/>
      </w:r>
      <w:r w:rsidRPr="00DB2F80">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00DB2F80">
        <w:rPr>
          <w:sz w:val="24"/>
          <w:szCs w:val="24"/>
        </w:rPr>
        <w:fldChar w:fldCharType="begin"/>
      </w:r>
      <w:r w:rsidR="000A46F0" w:rsidRPr="00DB2F80">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Downs et al., 2019; P. T. J. Johnson et al., 2013; Martin et al., 2016)</w:t>
      </w:r>
      <w:r w:rsidRPr="00DB2F80">
        <w:rPr>
          <w:sz w:val="24"/>
          <w:szCs w:val="24"/>
        </w:rPr>
        <w:fldChar w:fldCharType="end"/>
      </w:r>
      <w:r w:rsidRPr="00DB2F80">
        <w:rPr>
          <w:sz w:val="24"/>
          <w:szCs w:val="24"/>
        </w:rPr>
        <w:t xml:space="preserve">. Further, pathogens with the capacity for environmental transmission are subject to their surrounding environmental conditions. For example, the environmental persistence of influenza virus can enhance transmissibility and is modulated by temperature, humidity, and pH </w:t>
      </w:r>
      <w:r w:rsidRPr="00DB2F80">
        <w:rPr>
          <w:sz w:val="24"/>
          <w:szCs w:val="24"/>
        </w:rPr>
        <w:fldChar w:fldCharType="begin"/>
      </w:r>
      <w:r w:rsidR="000A46F0" w:rsidRPr="00DB2F80">
        <w:rPr>
          <w:sz w:val="24"/>
          <w:szCs w:val="24"/>
        </w:rPr>
        <w:instrText xml:space="preserve"> ADDIN ZOTERO_ITEM CSL_CITATION {"citationID":"sKc5jVTS","properties":{"formattedCitation":"(Rohani et al., 2009; Sooryanarain &amp; Elankumaran, 2015)","plainCitation":"(Rohani et al., 2009; Sooryanarain &amp; Elankumaran, 2015)","noteIndex":0},"citationItems":[{"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00DB2F80">
        <w:rPr>
          <w:sz w:val="24"/>
          <w:szCs w:val="24"/>
        </w:rPr>
        <w:fldChar w:fldCharType="separate"/>
      </w:r>
      <w:r w:rsidR="000A46F0" w:rsidRPr="00DB2F80">
        <w:rPr>
          <w:sz w:val="24"/>
          <w:szCs w:val="24"/>
        </w:rPr>
        <w:t>(Rohani et al., 2009; Sooryanarain &amp; Elankumaran, 2015)</w:t>
      </w:r>
      <w:r w:rsidRPr="00DB2F80">
        <w:rPr>
          <w:sz w:val="24"/>
          <w:szCs w:val="24"/>
        </w:rPr>
        <w:fldChar w:fldCharType="end"/>
      </w:r>
      <w:r w:rsidRPr="00DB2F80">
        <w:rPr>
          <w:sz w:val="24"/>
          <w:szCs w:val="24"/>
        </w:rPr>
        <w:t xml:space="preserve">. However, while studies tend to focus on either host abundance, community composition, or environmental conditions, these factors jointly influence transmission and are non-independent. Host abundance and </w:t>
      </w:r>
      <w:r w:rsidRPr="00DB2F80">
        <w:rPr>
          <w:sz w:val="24"/>
          <w:szCs w:val="24"/>
        </w:rPr>
        <w:lastRenderedPageBreak/>
        <w:t xml:space="preserve">community structure often fluctuate in response to environmental conditions </w:t>
      </w:r>
      <w:r w:rsidRPr="00DB2F80">
        <w:rPr>
          <w:sz w:val="24"/>
          <w:szCs w:val="24"/>
        </w:rPr>
        <w:fldChar w:fldCharType="begin"/>
      </w:r>
      <w:r w:rsidR="000A46F0" w:rsidRPr="00DB2F80">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00DB2F80">
        <w:rPr>
          <w:sz w:val="24"/>
          <w:szCs w:val="24"/>
        </w:rPr>
        <w:fldChar w:fldCharType="separate"/>
      </w:r>
      <w:r w:rsidR="000A46F0" w:rsidRPr="00DB2F80">
        <w:rPr>
          <w:sz w:val="24"/>
          <w:szCs w:val="24"/>
        </w:rPr>
        <w:t>(Werner et al., 2007)</w:t>
      </w:r>
      <w:r w:rsidRPr="00DB2F80">
        <w:rPr>
          <w:sz w:val="24"/>
          <w:szCs w:val="24"/>
        </w:rPr>
        <w:fldChar w:fldCharType="end"/>
      </w:r>
      <w:r w:rsidRPr="00DB2F80">
        <w:rPr>
          <w:sz w:val="24"/>
          <w:szCs w:val="24"/>
        </w:rPr>
        <w:t xml:space="preserve">, and these changes in community structure can result in dramatic shifts in community competence </w:t>
      </w:r>
      <w:r w:rsidRPr="00DB2F80">
        <w:rPr>
          <w:sz w:val="24"/>
          <w:szCs w:val="24"/>
        </w:rPr>
        <w:fldChar w:fldCharType="begin"/>
      </w:r>
      <w:r w:rsidR="000A46F0" w:rsidRPr="00DB2F80">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00DB2F80">
        <w:rPr>
          <w:sz w:val="24"/>
          <w:szCs w:val="24"/>
        </w:rPr>
        <w:fldChar w:fldCharType="separate"/>
      </w:r>
      <w:r w:rsidR="000A46F0" w:rsidRPr="00DB2F80">
        <w:rPr>
          <w:sz w:val="24"/>
          <w:szCs w:val="24"/>
        </w:rPr>
        <w:t>(Streicker et al., 2013)</w:t>
      </w:r>
      <w:r w:rsidRPr="00DB2F80">
        <w:rPr>
          <w:sz w:val="24"/>
          <w:szCs w:val="24"/>
        </w:rPr>
        <w:fldChar w:fldCharType="end"/>
      </w:r>
      <w:r w:rsidRPr="00DB2F80">
        <w:rPr>
          <w:sz w:val="24"/>
          <w:szCs w:val="24"/>
        </w:rPr>
        <w:t>. Over seasonal timescales, species exhibit distinct phenolog</w:t>
      </w:r>
      <w:r w:rsidR="00187DCA" w:rsidRPr="00DB2F80">
        <w:rPr>
          <w:sz w:val="24"/>
          <w:szCs w:val="24"/>
        </w:rPr>
        <w:t>y</w:t>
      </w:r>
      <w:r w:rsidRPr="00DB2F80">
        <w:rPr>
          <w:sz w:val="24"/>
          <w:szCs w:val="24"/>
        </w:rPr>
        <w:t xml:space="preserve"> and experience dynamic strengths of competition </w:t>
      </w:r>
      <w:r w:rsidRPr="00DB2F80">
        <w:rPr>
          <w:sz w:val="24"/>
          <w:szCs w:val="24"/>
        </w:rPr>
        <w:fldChar w:fldCharType="begin"/>
      </w:r>
      <w:r w:rsidR="000A46F0" w:rsidRPr="00DB2F80">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00DB2F80">
        <w:rPr>
          <w:sz w:val="24"/>
          <w:szCs w:val="24"/>
        </w:rPr>
        <w:fldChar w:fldCharType="separate"/>
      </w:r>
      <w:r w:rsidR="000A46F0" w:rsidRPr="00DB2F80">
        <w:rPr>
          <w:sz w:val="24"/>
          <w:szCs w:val="24"/>
        </w:rPr>
        <w:t>(Rudolf, 2019)</w:t>
      </w:r>
      <w:r w:rsidRPr="00DB2F80">
        <w:rPr>
          <w:sz w:val="24"/>
          <w:szCs w:val="24"/>
        </w:rPr>
        <w:fldChar w:fldCharType="end"/>
      </w:r>
      <w:r w:rsidRPr="00DB2F80">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00DB2F80">
        <w:rPr>
          <w:sz w:val="24"/>
          <w:szCs w:val="24"/>
        </w:rPr>
        <w:fldChar w:fldCharType="begin"/>
      </w:r>
      <w:r w:rsidR="000A46F0" w:rsidRPr="00DB2F80">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Becker et al., 2012; A. F. Johnson &amp; Brunner, 2014; Nazir et al., 2012)</w:t>
      </w:r>
      <w:r w:rsidRPr="00DB2F80">
        <w:rPr>
          <w:sz w:val="24"/>
          <w:szCs w:val="24"/>
        </w:rPr>
        <w:fldChar w:fldCharType="end"/>
      </w:r>
      <w:r w:rsidRPr="00DB2F80">
        <w:rPr>
          <w:sz w:val="24"/>
          <w:szCs w:val="24"/>
        </w:rPr>
        <w:t xml:space="preserve"> and promises to generate mechanistic insight into diversity-disease studies that frequently rely only on patterns of host species richness and infection prevalence in communities </w:t>
      </w:r>
      <w:r w:rsidRPr="00DB2F80">
        <w:rPr>
          <w:sz w:val="24"/>
          <w:szCs w:val="24"/>
        </w:rPr>
        <w:fldChar w:fldCharType="begin"/>
      </w:r>
      <w:r w:rsidR="000A46F0" w:rsidRPr="00DB2F80">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w:t>
      </w:r>
    </w:p>
    <w:p w14:paraId="6BF28EED" w14:textId="58871B3B" w:rsidR="002E6E0F" w:rsidRPr="00DB2F80" w:rsidRDefault="00000000" w:rsidP="0040206D">
      <w:pPr>
        <w:spacing w:line="360" w:lineRule="auto"/>
        <w:ind w:firstLine="720"/>
        <w:rPr>
          <w:sz w:val="24"/>
          <w:szCs w:val="24"/>
        </w:rPr>
      </w:pPr>
      <w:r w:rsidRPr="00DB2F80">
        <w:rPr>
          <w:sz w:val="24"/>
          <w:szCs w:val="24"/>
        </w:rPr>
        <w:t xml:space="preserve">We use </w:t>
      </w:r>
      <w:proofErr w:type="spellStart"/>
      <w:r w:rsidRPr="00DB2F80">
        <w:rPr>
          <w:sz w:val="24"/>
          <w:szCs w:val="24"/>
        </w:rPr>
        <w:t>ranavirus</w:t>
      </w:r>
      <w:proofErr w:type="spellEnd"/>
      <w:r w:rsidRPr="00DB2F80">
        <w:rPr>
          <w:sz w:val="24"/>
          <w:szCs w:val="24"/>
        </w:rPr>
        <w:t xml:space="preserve"> infection data in larval amphibian communities to illustrate that the joint influence of biotic and abiotic promoters</w:t>
      </w:r>
      <w:r w:rsidR="000D4B9A">
        <w:rPr>
          <w:sz w:val="24"/>
          <w:szCs w:val="24"/>
        </w:rPr>
        <w:t xml:space="preserve"> is</w:t>
      </w:r>
      <w:r w:rsidRPr="00DB2F80">
        <w:rPr>
          <w:sz w:val="24"/>
          <w:szCs w:val="24"/>
        </w:rPr>
        <w:t xml:space="preserve"> likely to be relevant in many disease systems. </w:t>
      </w:r>
      <w:proofErr w:type="spellStart"/>
      <w:r w:rsidRPr="00DB2F80">
        <w:rPr>
          <w:sz w:val="24"/>
          <w:szCs w:val="24"/>
        </w:rPr>
        <w:t>Ranaviruses</w:t>
      </w:r>
      <w:proofErr w:type="spellEnd"/>
      <w:r w:rsidRPr="00DB2F80">
        <w:rPr>
          <w:sz w:val="24"/>
          <w:szCs w:val="24"/>
        </w:rPr>
        <w:t xml:space="preserve"> represent a genus of viruses known to be associated with global amphibian declines and exhibit both contact and environmental transmission </w:t>
      </w:r>
      <w:r w:rsidRPr="00DB2F80">
        <w:rPr>
          <w:sz w:val="24"/>
          <w:szCs w:val="24"/>
        </w:rPr>
        <w:fldChar w:fldCharType="begin"/>
      </w:r>
      <w:r w:rsidR="000A46F0" w:rsidRPr="00DB2F80">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sidRPr="00DB2F80">
        <w:rPr>
          <w:rFonts w:ascii="Cambria Math" w:hAnsi="Cambria Math" w:cs="Cambria Math"/>
          <w:sz w:val="24"/>
          <w:szCs w:val="24"/>
        </w:rPr>
        <w:instrText>‐</w:instrText>
      </w:r>
      <w:r w:rsidR="000A46F0" w:rsidRPr="00DB2F80">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00DB2F80">
        <w:rPr>
          <w:sz w:val="24"/>
          <w:szCs w:val="24"/>
        </w:rPr>
        <w:fldChar w:fldCharType="separate"/>
      </w:r>
      <w:r w:rsidR="000A46F0" w:rsidRPr="00DB2F80">
        <w:rPr>
          <w:sz w:val="24"/>
          <w:szCs w:val="24"/>
        </w:rPr>
        <w:t>(Brunner et al., 2017; Sage et al., 2019)</w:t>
      </w:r>
      <w:r w:rsidRPr="00DB2F80">
        <w:rPr>
          <w:sz w:val="24"/>
          <w:szCs w:val="24"/>
        </w:rPr>
        <w:fldChar w:fldCharType="end"/>
      </w:r>
      <w:r w:rsidRPr="00DB2F80">
        <w:rPr>
          <w:sz w:val="24"/>
          <w:szCs w:val="24"/>
        </w:rPr>
        <w:t xml:space="preserve">, with the latter known to depend on water temperature and pH </w:t>
      </w:r>
      <w:r w:rsidRPr="00DB2F80">
        <w:rPr>
          <w:sz w:val="24"/>
          <w:szCs w:val="24"/>
        </w:rPr>
        <w:fldChar w:fldCharType="begin"/>
      </w:r>
      <w:r w:rsidR="000A46F0" w:rsidRPr="00DB2F80">
        <w:rPr>
          <w:sz w:val="24"/>
          <w:szCs w:val="24"/>
        </w:rPr>
        <w:instrText xml:space="preserve"> ADDIN ZOTERO_ITEM CSL_CITATION {"citationID":"5uC3KUNK","properties":{"formattedCitation":"(Brenes et al., 2014; Miller et al., 2011)","plainCitation":"(Brenes et al., 2014; Miller et al., 2011)","noteIndex":0},"citationItems":[{"id":198,"uris":["http://zotero.org/users/8769338/items/X46X2UXT"],"itemData":{"id":198,"type":"article-journal","abstract":"Transmission is an essential process that contributes to the survival of pathogens. Ranaviruses are known to infect different classes of lower vertebrates including amphibians, fishes and reptiles. Differences in the likelihood of infection among ectothermic vertebrate hosts could explain the successful yearlong persistence of ranaviruses in aquatic environments. The goal of this study was to determine if transmission of a Frog Virus 3 (FV3)-like ranavirus was possible among three species from different ectothermic vertebrate classes: Cope's gray treefrog (Hyla chrysoscelis) larvae, mosquito fish ( Gambusia affinis), and red-eared slider (Trachemys scripta elegans). We housed individuals previously exposed to the FV3-like ranavirus with naïve (unexposed) individuals in containers divided by plastic mesh screen to permit water flow between subjects. Our results showed that infected gray treefrog larvae were capable of transmitting ranavirus to naïve larval conspecifics and turtles (60% and 30% infection, respectively), but not to fish. Also, infected turtles and fish transmitted ranavirus to 50% and 10% of the naïve gray treefrog larvae, respectively. Nearly all infected amphibians experienced mortality, whereas infected turtles and fish did not die. Our results demonstrate that ranavirus can be transmitted through water among ectothermic vertebrate classes, which has not been reported previously. Moreover, fish and reptiles might serve as reservoirs for ranavirus given their ability to live with subclinical infections. Subclinical infections of ranavirus in fish and aquatic turtles could contribute to the pathogen's persistence, especially when highly susceptible hosts like amphibians are absent as a result of seasonal fluctuations in relative abundance. © 2014 Brenes et al.","container-title":"PLoS ONE","DOI":"10.1371/journal.pone.0092476","ISSN":"19326203","title":"Transmission of ranavirus between ectothermic vertebrate hosts","author":[{"family":"Brenes","given":"Roberto"},{"family":"Gray","given":"Matthew J."},{"family":"Waltzek","given":"Thomas B."},{"family":"Wilkes","given":"Rebecca P."},{"family":"Miller","given":"Debra L."}],"issued":{"date-parts":[["2014"]]}}},{"id":307,"uris":["http://zotero.org/users/8769338/items/UETV59NQ"],"itemData":{"id":307,"type":"article-journal","abstract":"Ranaviruses are capable of infecting amphibians from at least 14 families and over 70 individual species. Ranaviruses infect multiple cell types, often culminating in organ necrosis and massive hemorrhaging. Subclinical infections have been documented, although their role in ranavirus persistence and emergence remains unclear. Water is an effective transmission medium for ranaviruses, and survival outside the host may be for significant duration. In aquatic communities, amphibians, reptiles and fish may serve as reservoirs. Controlled studies have shown that susceptibility to ranavirus infection and disease varies among amphibian species and developmental stages, and likely is impacted by host-pathogen coevolution, as well as, exogenous environmental factors. Field studies have demonstrated that the likelihood of epizootics is increased in areas of cattle grazing, where aquatic vegetation is sparse and water quality is poor. Translocation of infected amphibians through commercial trade (e.g., food, fish bait, pet industry) contributes to the spread of ranaviruses. Such introductions may be of particular concern, as several studies report that ranaviruses isolated from ranaculture, aquaculture, and bait facilities have greater virulence (i.e., ability to cause disease) than wild-type isolates. Future investigations should focus on the genetic basis for pathogen virulence and host susceptibility, ecological and anthropogenic mechanisms contributing to emergence, and vaccine development for use in captive populations and species reintroduction programs.","container-title":"Viruses","DOI":"10.3390/v3112351","issue":"11","note":"ISBN: 1999-4915\nPMID: 22163349","page":"2351-2373","title":"Ecopathology of Ranaviruses Infecting Amphibians","volume":"3","author":[{"family":"Miller","given":"Debra"},{"family":"Gray","given":"Matthew"},{"family":"Storfer","given":"Andrew"}],"issued":{"date-parts":[["2011",11]]}}}],"schema":"https://github.com/citation-style-language/schema/raw/master/csl-citation.json"} </w:instrText>
      </w:r>
      <w:r w:rsidRPr="00DB2F80">
        <w:rPr>
          <w:sz w:val="24"/>
          <w:szCs w:val="24"/>
        </w:rPr>
        <w:fldChar w:fldCharType="separate"/>
      </w:r>
      <w:r w:rsidR="000A46F0" w:rsidRPr="00DB2F80">
        <w:rPr>
          <w:sz w:val="24"/>
          <w:szCs w:val="24"/>
        </w:rPr>
        <w:t>(Brenes et al., 2014; Miller et al., 2011)</w:t>
      </w:r>
      <w:r w:rsidRPr="00DB2F80">
        <w:rPr>
          <w:sz w:val="24"/>
          <w:szCs w:val="24"/>
        </w:rPr>
        <w:fldChar w:fldCharType="end"/>
      </w:r>
      <w:r w:rsidRPr="00DB2F80">
        <w:rPr>
          <w:sz w:val="24"/>
          <w:szCs w:val="24"/>
        </w:rPr>
        <w:t xml:space="preserve">. Additionally, there is large variation in the competence of different host species for </w:t>
      </w:r>
      <w:proofErr w:type="spellStart"/>
      <w:r w:rsidRPr="00DB2F80">
        <w:rPr>
          <w:sz w:val="24"/>
          <w:szCs w:val="24"/>
        </w:rPr>
        <w:t>ranavirus</w:t>
      </w:r>
      <w:proofErr w:type="spellEnd"/>
      <w:r w:rsidRPr="00DB2F80">
        <w:rPr>
          <w:sz w:val="24"/>
          <w:szCs w:val="24"/>
        </w:rPr>
        <w:t xml:space="preserve">, and the composition and abundance of host communities changes over space and time, allowing for analysis of the effects of host community composition on transmission potential </w:t>
      </w:r>
      <w:r w:rsidRPr="00DB2F80">
        <w:rPr>
          <w:sz w:val="24"/>
          <w:szCs w:val="24"/>
        </w:rPr>
        <w:fldChar w:fldCharType="begin"/>
      </w:r>
      <w:r w:rsidR="000A46F0" w:rsidRPr="00DB2F80">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00DB2F80">
        <w:rPr>
          <w:sz w:val="24"/>
          <w:szCs w:val="24"/>
        </w:rPr>
        <w:fldChar w:fldCharType="separate"/>
      </w:r>
      <w:r w:rsidR="000A46F0" w:rsidRPr="00DB2F80">
        <w:rPr>
          <w:sz w:val="24"/>
          <w:szCs w:val="24"/>
        </w:rPr>
        <w:t>(Love et al., 2016; Snyder et al., 2023)</w:t>
      </w:r>
      <w:r w:rsidRPr="00DB2F80">
        <w:rPr>
          <w:sz w:val="24"/>
          <w:szCs w:val="24"/>
        </w:rPr>
        <w:fldChar w:fldCharType="end"/>
      </w:r>
      <w:r w:rsidRPr="00DB2F80">
        <w:rPr>
          <w:sz w:val="24"/>
          <w:szCs w:val="24"/>
        </w:rPr>
        <w:t>. The data span 20 wetlands sampled monthly over 6 months in 2016 and include estimates of host abundance and community composition as well as infection status and viral load concentration for a subset of individuals from each sampling event.</w:t>
      </w:r>
    </w:p>
    <w:p w14:paraId="5361FB5B" w14:textId="7DE1CF8C" w:rsidR="002E6E0F" w:rsidRPr="00DB2F80" w:rsidRDefault="00000000" w:rsidP="0040206D">
      <w:pPr>
        <w:spacing w:line="360" w:lineRule="auto"/>
        <w:ind w:firstLine="720"/>
        <w:rPr>
          <w:sz w:val="24"/>
          <w:szCs w:val="24"/>
        </w:rPr>
      </w:pPr>
      <w:r w:rsidRPr="00DB2F8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ins w:id="1" w:author="Stacey L Lance" w:date="2023-09-05T13:32:00Z">
        <w:r w:rsidR="000D4B9A">
          <w:rPr>
            <w:sz w:val="24"/>
            <w:szCs w:val="24"/>
          </w:rPr>
          <w:t xml:space="preserve">host </w:t>
        </w:r>
      </w:ins>
      <w:r w:rsidRPr="00DB2F80">
        <w:rPr>
          <w:sz w:val="24"/>
          <w:szCs w:val="24"/>
        </w:rPr>
        <w:t xml:space="preserve">abundance and community composition. While important theoretical developments have described transmission in multi-host communities </w:t>
      </w:r>
      <w:r w:rsidRPr="00DB2F80">
        <w:rPr>
          <w:sz w:val="24"/>
          <w:szCs w:val="24"/>
        </w:rPr>
        <w:fldChar w:fldCharType="begin"/>
      </w:r>
      <w:r w:rsidR="000A46F0" w:rsidRPr="00DB2F80">
        <w:rPr>
          <w:sz w:val="24"/>
          <w:szCs w:val="24"/>
        </w:rPr>
        <w:instrText xml:space="preserve"> ADDIN ZOTERO_ITEM CSL_CITATION {"citationID":"Un92OqXE","properties":{"formattedCitation":"(Dobson, 2004; Fountain\\uc0\\u8208{}Jones et al., 2018; Holt et al., 2003; Roche et al., 2012)","plainCitation":"(Dobson, 2004; Fountain</w:instrText>
      </w:r>
      <w:r w:rsidR="000A46F0" w:rsidRPr="00DB2F80">
        <w:rPr>
          <w:rFonts w:ascii="Cambria Math" w:hAnsi="Cambria Math" w:cs="Cambria Math"/>
          <w:sz w:val="24"/>
          <w:szCs w:val="24"/>
        </w:rPr>
        <w:instrText>‐</w:instrText>
      </w:r>
      <w:r w:rsidR="000A46F0" w:rsidRPr="00DB2F80">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sidRPr="00DB2F80">
        <w:rPr>
          <w:rFonts w:ascii="Cambria Math" w:hAnsi="Cambria Math" w:cs="Cambria Math"/>
          <w:sz w:val="24"/>
          <w:szCs w:val="24"/>
        </w:rPr>
        <w:instrText>‐</w:instrText>
      </w:r>
      <w:r w:rsidR="000A46F0" w:rsidRPr="00DB2F80">
        <w:rPr>
          <w:sz w:val="24"/>
          <w:szCs w:val="24"/>
        </w:rPr>
        <w:instrText>phylogenetic framework for infectious disease ecology","volume":"93","author":[{"family":"Fountain</w:instrText>
      </w:r>
      <w:r w:rsidR="000A46F0" w:rsidRPr="00DB2F80">
        <w:rPr>
          <w:rFonts w:ascii="Cambria Math" w:hAnsi="Cambria Math" w:cs="Cambria Math"/>
          <w:sz w:val="24"/>
          <w:szCs w:val="24"/>
        </w:rPr>
        <w:instrText>‐</w:instrText>
      </w:r>
      <w:r w:rsidR="000A46F0" w:rsidRPr="00DB2F80">
        <w:rPr>
          <w:sz w:val="24"/>
          <w:szCs w:val="24"/>
        </w:rPr>
        <w:instrText>Jones","given":"Nicholas M."},{"family":"Pearse","given":"William D."},{"family":"Escobar","given":"Luis E."},{"family":"Alba</w:instrText>
      </w:r>
      <w:r w:rsidR="000A46F0" w:rsidRPr="00DB2F80">
        <w:rPr>
          <w:rFonts w:ascii="Cambria Math" w:hAnsi="Cambria Math" w:cs="Cambria Math"/>
          <w:sz w:val="24"/>
          <w:szCs w:val="24"/>
        </w:rPr>
        <w:instrText>‐</w:instrText>
      </w:r>
      <w:r w:rsidR="000A46F0" w:rsidRPr="00DB2F80">
        <w:rPr>
          <w:sz w:val="24"/>
          <w:szCs w:val="24"/>
        </w:rPr>
        <w:instrText>Casals","given":"Ana"},{"family":"Carver","given":"Scott"},{"family":"Davies","given":"T. Jonathan"},{"family":"Kraberger","given":"Simona"},{"family":"Papeş","given":"Monica"},{"family":"Vandegrift","given":"Kurt"},{"family":"Worsley</w:instrText>
      </w:r>
      <w:r w:rsidR="000A46F0" w:rsidRPr="00DB2F80">
        <w:rPr>
          <w:rFonts w:ascii="Cambria Math" w:hAnsi="Cambria Math" w:cs="Cambria Math"/>
          <w:sz w:val="24"/>
          <w:szCs w:val="24"/>
        </w:rPr>
        <w:instrText>‐</w:instrText>
      </w:r>
      <w:r w:rsidR="000A46F0" w:rsidRPr="00DB2F80">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sidRPr="00DB2F80">
        <w:rPr>
          <w:rFonts w:ascii="Cambria Math" w:hAnsi="Cambria Math" w:cs="Cambria Math"/>
          <w:sz w:val="24"/>
          <w:szCs w:val="24"/>
        </w:rPr>
        <w:instrText>‐</w:instrText>
      </w:r>
      <w:r w:rsidR="000A46F0" w:rsidRPr="00DB2F80">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sidRPr="00DB2F80">
        <w:rPr>
          <w:rFonts w:ascii="Cambria Math" w:hAnsi="Cambria Math" w:cs="Cambria Math"/>
          <w:sz w:val="24"/>
          <w:szCs w:val="24"/>
        </w:rPr>
        <w:instrText>‐</w:instrText>
      </w:r>
      <w:r w:rsidR="000A46F0" w:rsidRPr="00DB2F80">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DB2F80">
        <w:rPr>
          <w:sz w:val="24"/>
          <w:szCs w:val="24"/>
        </w:rPr>
        <w:fldChar w:fldCharType="separate"/>
      </w:r>
      <w:r w:rsidR="000A46F0" w:rsidRPr="00DB2F80">
        <w:rPr>
          <w:sz w:val="24"/>
          <w:szCs w:val="24"/>
        </w:rPr>
        <w:t>(Dobson, 2004; Fountain</w:t>
      </w:r>
      <w:r w:rsidR="000A46F0" w:rsidRPr="00DB2F80">
        <w:rPr>
          <w:rFonts w:ascii="Cambria Math" w:hAnsi="Cambria Math" w:cs="Cambria Math"/>
          <w:sz w:val="24"/>
          <w:szCs w:val="24"/>
        </w:rPr>
        <w:t>‐</w:t>
      </w:r>
      <w:r w:rsidR="000A46F0" w:rsidRPr="00DB2F80">
        <w:rPr>
          <w:sz w:val="24"/>
          <w:szCs w:val="24"/>
        </w:rPr>
        <w:t>Jones et al., 2018; Holt et al., 2003; Roche et al., 2012)</w:t>
      </w:r>
      <w:r w:rsidRPr="00DB2F80">
        <w:rPr>
          <w:sz w:val="24"/>
          <w:szCs w:val="24"/>
        </w:rPr>
        <w:fldChar w:fldCharType="end"/>
      </w:r>
      <w:r w:rsidRPr="00DB2F80">
        <w:rPr>
          <w:sz w:val="24"/>
          <w:szCs w:val="24"/>
        </w:rPr>
        <w:t xml:space="preserve">, and via multiple transmission modes </w:t>
      </w:r>
      <w:r w:rsidRPr="00DB2F80">
        <w:rPr>
          <w:sz w:val="24"/>
          <w:szCs w:val="24"/>
        </w:rPr>
        <w:fldChar w:fldCharType="begin"/>
      </w:r>
      <w:r w:rsidR="000A46F0" w:rsidRPr="00DB2F80">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00DB2F80">
        <w:rPr>
          <w:sz w:val="24"/>
          <w:szCs w:val="24"/>
        </w:rPr>
        <w:fldChar w:fldCharType="separate"/>
      </w:r>
      <w:r w:rsidR="000A46F0" w:rsidRPr="00DB2F80">
        <w:rPr>
          <w:sz w:val="24"/>
          <w:szCs w:val="24"/>
        </w:rPr>
        <w:t xml:space="preserve">(Eisenberg et al., 2013; Majewska et al., 2019; Rohani et al., </w:t>
      </w:r>
      <w:r w:rsidR="000A46F0" w:rsidRPr="00DB2F80">
        <w:rPr>
          <w:sz w:val="24"/>
          <w:szCs w:val="24"/>
        </w:rPr>
        <w:lastRenderedPageBreak/>
        <w:t>2009)</w:t>
      </w:r>
      <w:r w:rsidRPr="00DB2F80">
        <w:rPr>
          <w:sz w:val="24"/>
          <w:szCs w:val="24"/>
        </w:rPr>
        <w:fldChar w:fldCharType="end"/>
      </w:r>
      <w:r w:rsidRPr="00DB2F80">
        <w:rPr>
          <w:sz w:val="24"/>
          <w:szCs w:val="24"/>
        </w:rPr>
        <w:t xml:space="preserve">, their joint consideration in models is underdeveloped. Accordingly, we develop such a model and assess the effects of host abundance, community composition, and environmental persistence on </w:t>
      </w:r>
      <w:r w:rsidRPr="00DB2F80">
        <w:rPr>
          <w:i/>
          <w:sz w:val="24"/>
          <w:szCs w:val="24"/>
        </w:rPr>
        <w:t>R</w:t>
      </w:r>
      <w:r w:rsidRPr="00DB2F80">
        <w:rPr>
          <w:sz w:val="24"/>
          <w:szCs w:val="24"/>
          <w:vertAlign w:val="subscript"/>
        </w:rPr>
        <w:t>0</w:t>
      </w:r>
      <w:r w:rsidRPr="00DB2F8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rsidRPr="00DB2F80">
        <w:rPr>
          <w:sz w:val="24"/>
          <w:szCs w:val="24"/>
        </w:rPr>
        <w:fldChar w:fldCharType="begin"/>
      </w:r>
      <w:r w:rsidR="000A46F0" w:rsidRPr="00DB2F80">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sidRPr="00DB2F80">
        <w:rPr>
          <w:rFonts w:ascii="Cambria Math" w:hAnsi="Cambria Math" w:cs="Cambria Math"/>
          <w:sz w:val="24"/>
          <w:szCs w:val="24"/>
        </w:rPr>
        <w:instrText>‐</w:instrText>
      </w:r>
      <w:r w:rsidR="000A46F0" w:rsidRPr="00DB2F80">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sidRPr="00DB2F80">
        <w:rPr>
          <w:rFonts w:ascii="Cambria Math" w:hAnsi="Cambria Math" w:cs="Cambria Math"/>
          <w:sz w:val="24"/>
          <w:szCs w:val="24"/>
        </w:rPr>
        <w:instrText>‐</w:instrText>
      </w:r>
      <w:r w:rsidR="000A46F0" w:rsidRPr="00DB2F80">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00DB2F80">
        <w:rPr>
          <w:sz w:val="24"/>
          <w:szCs w:val="24"/>
        </w:rPr>
        <w:fldChar w:fldCharType="separate"/>
      </w:r>
      <w:r w:rsidR="000A46F0" w:rsidRPr="00DB2F80">
        <w:rPr>
          <w:sz w:val="24"/>
          <w:szCs w:val="24"/>
        </w:rPr>
        <w:t>(Bienentreu &amp; Lesbarrères, 2020; Dillon &amp; Meentemeyer, 2019; Youker-Smith et al., 2018)</w:t>
      </w:r>
      <w:r w:rsidRPr="00DB2F80">
        <w:rPr>
          <w:sz w:val="24"/>
          <w:szCs w:val="24"/>
        </w:rPr>
        <w:fldChar w:fldCharType="end"/>
      </w:r>
      <w:r w:rsidRPr="00DB2F80">
        <w:rPr>
          <w:sz w:val="24"/>
          <w:szCs w:val="24"/>
        </w:rPr>
        <w:t>.</w:t>
      </w:r>
      <w:r w:rsidRPr="00DB2F80">
        <w:rPr>
          <w:sz w:val="24"/>
          <w:szCs w:val="24"/>
        </w:rPr>
        <w:br w:type="page"/>
      </w:r>
    </w:p>
    <w:p w14:paraId="70F4A30E" w14:textId="77777777" w:rsidR="002E6E0F" w:rsidRPr="00DB2F80" w:rsidRDefault="00000000" w:rsidP="0040206D">
      <w:pPr>
        <w:pStyle w:val="Heading1"/>
        <w:spacing w:line="360" w:lineRule="auto"/>
        <w:rPr>
          <w:b/>
          <w:bCs/>
          <w:sz w:val="28"/>
          <w:szCs w:val="28"/>
        </w:rPr>
      </w:pPr>
      <w:bookmarkStart w:id="2" w:name="_q6ewyiq839bw" w:colFirst="0" w:colLast="0"/>
      <w:bookmarkEnd w:id="2"/>
      <w:r w:rsidRPr="00DB2F80">
        <w:rPr>
          <w:b/>
          <w:bCs/>
          <w:sz w:val="28"/>
          <w:szCs w:val="28"/>
        </w:rPr>
        <w:lastRenderedPageBreak/>
        <w:t>Methods</w:t>
      </w:r>
    </w:p>
    <w:p w14:paraId="7420377C" w14:textId="77777777" w:rsidR="002E6E0F" w:rsidRPr="00DB2F80" w:rsidRDefault="00000000" w:rsidP="0040206D">
      <w:pPr>
        <w:pStyle w:val="Heading2"/>
        <w:keepNext w:val="0"/>
        <w:keepLines w:val="0"/>
        <w:spacing w:line="360" w:lineRule="auto"/>
        <w:rPr>
          <w:b/>
          <w:bCs/>
          <w:sz w:val="24"/>
          <w:szCs w:val="24"/>
        </w:rPr>
      </w:pPr>
      <w:bookmarkStart w:id="3" w:name="_10hhj36k5piz" w:colFirst="0" w:colLast="0"/>
      <w:bookmarkEnd w:id="3"/>
      <w:commentRangeStart w:id="4"/>
      <w:r w:rsidRPr="00DB2F80">
        <w:rPr>
          <w:b/>
          <w:bCs/>
          <w:sz w:val="24"/>
          <w:szCs w:val="24"/>
        </w:rPr>
        <w:t>Data Collection</w:t>
      </w:r>
      <w:commentRangeEnd w:id="4"/>
      <w:r w:rsidR="00FE67A3">
        <w:rPr>
          <w:rStyle w:val="CommentReference"/>
        </w:rPr>
        <w:commentReference w:id="4"/>
      </w:r>
    </w:p>
    <w:p w14:paraId="12FD835D" w14:textId="161C79DD" w:rsidR="002E6E0F" w:rsidRPr="00DB2F80" w:rsidRDefault="00000000" w:rsidP="0040206D">
      <w:pPr>
        <w:spacing w:line="360" w:lineRule="auto"/>
        <w:ind w:firstLine="720"/>
        <w:rPr>
          <w:sz w:val="24"/>
          <w:szCs w:val="24"/>
        </w:rPr>
      </w:pPr>
      <w:r w:rsidRPr="00DB2F80">
        <w:rPr>
          <w:sz w:val="24"/>
          <w:szCs w:val="24"/>
        </w:rPr>
        <w:t xml:space="preserve">Data were previously collected </w:t>
      </w:r>
      <w:r w:rsidRPr="00DB2F80">
        <w:rPr>
          <w:sz w:val="24"/>
          <w:szCs w:val="24"/>
        </w:rPr>
        <w:fldChar w:fldCharType="begin"/>
      </w:r>
      <w:r w:rsidR="000A46F0" w:rsidRPr="00DB2F80">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00DB2F80">
        <w:rPr>
          <w:sz w:val="24"/>
          <w:szCs w:val="24"/>
        </w:rPr>
        <w:fldChar w:fldCharType="separate"/>
      </w:r>
      <w:r w:rsidR="000A46F0" w:rsidRPr="00DB2F80">
        <w:rPr>
          <w:sz w:val="24"/>
          <w:szCs w:val="24"/>
        </w:rPr>
        <w:t>(Coleman, 2018)</w:t>
      </w:r>
      <w:r w:rsidRPr="00DB2F80">
        <w:rPr>
          <w:sz w:val="24"/>
          <w:szCs w:val="24"/>
        </w:rPr>
        <w:fldChar w:fldCharType="end"/>
      </w:r>
      <w:r w:rsidRPr="00DB2F80">
        <w:rPr>
          <w:sz w:val="24"/>
          <w:szCs w:val="24"/>
        </w:rPr>
        <w:t xml:space="preserve"> at the </w:t>
      </w:r>
      <w:r w:rsidR="000D4B9A">
        <w:rPr>
          <w:sz w:val="24"/>
          <w:szCs w:val="24"/>
        </w:rPr>
        <w:t xml:space="preserve">United States Department of Energy’s </w:t>
      </w:r>
      <w:r w:rsidRPr="00DB2F80">
        <w:rPr>
          <w:sz w:val="24"/>
          <w:szCs w:val="24"/>
        </w:rPr>
        <w:t xml:space="preserve">Savannah River Site (South Carolina, USA). </w:t>
      </w:r>
      <w:r w:rsidR="000D4B9A">
        <w:rPr>
          <w:sz w:val="24"/>
          <w:szCs w:val="24"/>
        </w:rPr>
        <w:t>Twenty</w:t>
      </w:r>
      <w:r w:rsidRPr="00DB2F8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Pr>
          <w:sz w:val="24"/>
          <w:szCs w:val="24"/>
        </w:rPr>
        <w:t xml:space="preserve">monthly </w:t>
      </w:r>
      <w:r w:rsidRPr="00DB2F80">
        <w:rPr>
          <w:sz w:val="24"/>
          <w:szCs w:val="24"/>
        </w:rPr>
        <w:t xml:space="preserve">sampling event included an estimate of larval amphibian abundance ascertained from </w:t>
      </w:r>
      <w:r w:rsidR="008D10C6">
        <w:rPr>
          <w:sz w:val="24"/>
          <w:szCs w:val="24"/>
        </w:rPr>
        <w:t>one day of standardized</w:t>
      </w:r>
      <w:r w:rsidR="008D10C6" w:rsidRPr="00DB2F80">
        <w:rPr>
          <w:sz w:val="24"/>
          <w:szCs w:val="24"/>
        </w:rPr>
        <w:t xml:space="preserve"> dip-net sweeps around the perimeter of the wetland </w:t>
      </w:r>
      <w:r w:rsidR="008D10C6">
        <w:rPr>
          <w:sz w:val="24"/>
          <w:szCs w:val="24"/>
        </w:rPr>
        <w:t xml:space="preserve">and four days of </w:t>
      </w:r>
      <w:r w:rsidRPr="00DB2F80">
        <w:rPr>
          <w:sz w:val="24"/>
          <w:szCs w:val="24"/>
        </w:rPr>
        <w:t>minnow trap</w:t>
      </w:r>
      <w:r w:rsidR="008D10C6">
        <w:rPr>
          <w:sz w:val="24"/>
          <w:szCs w:val="24"/>
        </w:rPr>
        <w:t>ping (set on day 1, checked days 2-5, closed on day 5)</w:t>
      </w:r>
      <w:r w:rsidRPr="00DB2F80">
        <w:rPr>
          <w:sz w:val="24"/>
          <w:szCs w:val="24"/>
        </w:rPr>
        <w:t xml:space="preserve">. In addition to abundance, a single individual per species was collected per dip-net sweep or minnow trap. </w:t>
      </w:r>
      <w:r w:rsidR="00C007ED">
        <w:rPr>
          <w:sz w:val="24"/>
          <w:szCs w:val="24"/>
        </w:rPr>
        <w:t xml:space="preserve">All anuran </w:t>
      </w:r>
      <w:r w:rsidR="008D10C6">
        <w:rPr>
          <w:sz w:val="24"/>
          <w:szCs w:val="24"/>
        </w:rPr>
        <w:t xml:space="preserve">and some caudate (newts) </w:t>
      </w:r>
      <w:r w:rsidRPr="00DB2F80">
        <w:rPr>
          <w:sz w:val="24"/>
          <w:szCs w:val="24"/>
        </w:rPr>
        <w:t xml:space="preserve">individuals were tested for </w:t>
      </w:r>
      <w:proofErr w:type="spellStart"/>
      <w:r w:rsidRPr="00DB2F80">
        <w:rPr>
          <w:sz w:val="24"/>
          <w:szCs w:val="24"/>
        </w:rPr>
        <w:t>ranavirus</w:t>
      </w:r>
      <w:proofErr w:type="spellEnd"/>
      <w:r w:rsidRPr="00DB2F80">
        <w:rPr>
          <w:sz w:val="24"/>
          <w:szCs w:val="24"/>
        </w:rPr>
        <w:t xml:space="preserve"> load using qPCR in triplicate</w:t>
      </w:r>
      <w:r w:rsidR="00FE67A3">
        <w:rPr>
          <w:sz w:val="24"/>
          <w:szCs w:val="24"/>
        </w:rPr>
        <w:t xml:space="preserve"> following the general protocol described in</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000E235C">
        <w:rPr>
          <w:sz w:val="24"/>
          <w:szCs w:val="24"/>
        </w:rPr>
        <w:fldChar w:fldCharType="separate"/>
      </w:r>
      <w:r w:rsidR="000E235C">
        <w:rPr>
          <w:noProof/>
          <w:sz w:val="24"/>
          <w:szCs w:val="24"/>
        </w:rPr>
        <w:t>(Allender et al., 2013)</w:t>
      </w:r>
      <w:r w:rsidR="000E235C">
        <w:rPr>
          <w:sz w:val="24"/>
          <w:szCs w:val="24"/>
        </w:rPr>
        <w:fldChar w:fldCharType="end"/>
      </w:r>
      <w:r w:rsidR="000E235C">
        <w:rPr>
          <w:sz w:val="24"/>
          <w:szCs w:val="24"/>
        </w:rPr>
        <w:t>,</w:t>
      </w:r>
      <w:r w:rsidR="00FE67A3">
        <w:rPr>
          <w:sz w:val="24"/>
          <w:szCs w:val="24"/>
        </w:rPr>
        <w:t xml:space="preserve"> </w:t>
      </w:r>
      <w:r w:rsidRPr="00DB2F80">
        <w:rPr>
          <w:sz w:val="24"/>
          <w:szCs w:val="24"/>
        </w:rPr>
        <w:t xml:space="preserve">with values averaged to determine the viral </w:t>
      </w:r>
      <w:commentRangeStart w:id="5"/>
      <w:r w:rsidRPr="00DB2F80">
        <w:rPr>
          <w:sz w:val="24"/>
          <w:szCs w:val="24"/>
        </w:rPr>
        <w:t>load for an individual</w:t>
      </w:r>
      <w:commentRangeEnd w:id="5"/>
      <w:r w:rsidR="008D10C6">
        <w:rPr>
          <w:rStyle w:val="CommentReference"/>
        </w:rPr>
        <w:commentReference w:id="5"/>
      </w:r>
      <w:r w:rsidRPr="00DB2F80">
        <w:rPr>
          <w:sz w:val="24"/>
          <w:szCs w:val="24"/>
        </w:rPr>
        <w:t xml:space="preserve">. At the species-level, all individuals that were analyzed for viral load were then averaged to provide a species level estimate of viral load, a proxy for competence. </w:t>
      </w:r>
      <w:r w:rsidR="008D10C6">
        <w:rPr>
          <w:sz w:val="24"/>
          <w:szCs w:val="24"/>
        </w:rPr>
        <w:t>Overall, over 31,000 individuals were captured and identified</w:t>
      </w:r>
      <w:r w:rsidR="00FE67A3">
        <w:rPr>
          <w:sz w:val="24"/>
          <w:szCs w:val="24"/>
        </w:rPr>
        <w:t xml:space="preserve">, </w:t>
      </w:r>
      <w:r w:rsidR="008D10C6">
        <w:rPr>
          <w:sz w:val="24"/>
          <w:szCs w:val="24"/>
        </w:rPr>
        <w:t xml:space="preserve">2,056 were tested for </w:t>
      </w:r>
      <w:proofErr w:type="spellStart"/>
      <w:r w:rsidR="008D10C6">
        <w:rPr>
          <w:sz w:val="24"/>
          <w:szCs w:val="24"/>
        </w:rPr>
        <w:t>ranavirus</w:t>
      </w:r>
      <w:proofErr w:type="spellEnd"/>
      <w:r w:rsidR="00FE67A3">
        <w:rPr>
          <w:sz w:val="24"/>
          <w:szCs w:val="24"/>
        </w:rPr>
        <w:t>, and 334 were positive</w:t>
      </w:r>
      <w:r w:rsidR="008D10C6">
        <w:rPr>
          <w:sz w:val="24"/>
          <w:szCs w:val="24"/>
        </w:rPr>
        <w:t>.</w:t>
      </w:r>
      <w:r w:rsidR="00FE67A3">
        <w:rPr>
          <w:sz w:val="24"/>
          <w:szCs w:val="24"/>
        </w:rPr>
        <w:t xml:space="preserve"> Numerous environmental variables were examined, including water temperature, which was measured by using </w:t>
      </w:r>
      <w:proofErr w:type="spellStart"/>
      <w:r w:rsidR="00FE67A3">
        <w:rPr>
          <w:sz w:val="24"/>
          <w:szCs w:val="24"/>
        </w:rPr>
        <w:t>iButton</w:t>
      </w:r>
      <w:proofErr w:type="spellEnd"/>
      <w:r w:rsidR="00FE67A3">
        <w:rPr>
          <w:sz w:val="24"/>
          <w:szCs w:val="24"/>
        </w:rPr>
        <w:t xml:space="preserve"> loggers (</w:t>
      </w:r>
      <w:proofErr w:type="spellStart"/>
      <w:r w:rsidR="00FE67A3" w:rsidRPr="006D1ADD">
        <w:t>iButtonLink</w:t>
      </w:r>
      <w:proofErr w:type="spellEnd"/>
      <w:r w:rsidR="00FE67A3" w:rsidRPr="006D1ADD">
        <w:t>, LLC. Whitewater, WI,</w:t>
      </w:r>
      <w:r w:rsidR="00FE67A3">
        <w:t xml:space="preserve"> </w:t>
      </w:r>
      <w:r w:rsidR="00FE67A3" w:rsidRPr="006D1ADD">
        <w:t>USA</w:t>
      </w:r>
      <w:r w:rsidR="00FE67A3">
        <w:t>)</w:t>
      </w:r>
      <w:r w:rsidR="00FE67A3">
        <w:rPr>
          <w:sz w:val="24"/>
          <w:szCs w:val="24"/>
        </w:rPr>
        <w:t xml:space="preserve"> placed 10 cm below the water’s surface.</w:t>
      </w:r>
    </w:p>
    <w:p w14:paraId="22A54F3E" w14:textId="77777777" w:rsidR="002E6E0F" w:rsidRPr="00DB2F80" w:rsidRDefault="00000000" w:rsidP="0040206D">
      <w:pPr>
        <w:pStyle w:val="Heading2"/>
        <w:spacing w:line="360" w:lineRule="auto"/>
        <w:rPr>
          <w:b/>
          <w:bCs/>
          <w:sz w:val="24"/>
          <w:szCs w:val="24"/>
        </w:rPr>
      </w:pPr>
      <w:bookmarkStart w:id="6" w:name="_9sjte9cjuout" w:colFirst="0" w:colLast="0"/>
      <w:bookmarkEnd w:id="6"/>
      <w:r w:rsidRPr="00DB2F80">
        <w:rPr>
          <w:b/>
          <w:bCs/>
          <w:sz w:val="24"/>
          <w:szCs w:val="24"/>
        </w:rPr>
        <w:t>Calculation of community competence and prevalence ratio</w:t>
      </w:r>
    </w:p>
    <w:p w14:paraId="6C38EBC7" w14:textId="7237EA01" w:rsidR="00A52A81" w:rsidRDefault="00000000" w:rsidP="00A52A81">
      <w:pPr>
        <w:spacing w:line="360" w:lineRule="auto"/>
        <w:ind w:firstLine="720"/>
        <w:rPr>
          <w:ins w:id="7" w:author="Andrew W Park" w:date="2023-10-13T13:18:00Z"/>
          <w:sz w:val="24"/>
          <w:szCs w:val="24"/>
        </w:rPr>
      </w:pPr>
      <w:r w:rsidRPr="00DB2F80">
        <w:rPr>
          <w:sz w:val="24"/>
          <w:szCs w:val="24"/>
        </w:rPr>
        <w:t xml:space="preserve">Using species-level competence, </w:t>
      </w:r>
      <w:commentRangeStart w:id="8"/>
      <w:commentRangeStart w:id="9"/>
      <w:r w:rsidRPr="00DB2F80">
        <w:rPr>
          <w:sz w:val="24"/>
          <w:szCs w:val="24"/>
        </w:rPr>
        <w:t>we calculated community competence as the weighted average of each species’ competence</w:t>
      </w:r>
      <w:commentRangeEnd w:id="8"/>
      <w:r w:rsidR="00070A53">
        <w:rPr>
          <w:rStyle w:val="CommentReference"/>
        </w:rPr>
        <w:commentReference w:id="8"/>
      </w:r>
      <w:commentRangeEnd w:id="9"/>
      <w:r w:rsidR="00E64B24">
        <w:rPr>
          <w:rStyle w:val="CommentReference"/>
        </w:rPr>
        <w:commentReference w:id="9"/>
      </w:r>
      <w:r w:rsidRPr="00DB2F80">
        <w:rPr>
          <w:sz w:val="24"/>
          <w:szCs w:val="24"/>
        </w:rPr>
        <w:t xml:space="preserve">, with weights given by the relative abundance of each species </w:t>
      </w:r>
      <w:r w:rsidRPr="00DB2F80">
        <w:rPr>
          <w:sz w:val="24"/>
          <w:szCs w:val="24"/>
        </w:rPr>
        <w:fldChar w:fldCharType="begin"/>
      </w:r>
      <w:r w:rsidR="000A46F0" w:rsidRPr="00DB2F80">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10"/>
      <w:r w:rsidRPr="00DB2F80">
        <w:rPr>
          <w:sz w:val="24"/>
          <w:szCs w:val="24"/>
        </w:rPr>
        <w:t xml:space="preserve">prevalence ratio </w:t>
      </w:r>
      <w:ins w:id="11" w:author="Andrew W Park" w:date="2023-10-13T13:10:00Z">
        <w:r w:rsidR="00A52A81">
          <w:rPr>
            <w:sz w:val="24"/>
            <w:szCs w:val="24"/>
          </w:rPr>
          <w:t>(</w:t>
        </w:r>
        <w:r w:rsidR="00A52A81" w:rsidRPr="00A52A81">
          <w:rPr>
            <w:i/>
            <w:iCs/>
            <w:sz w:val="24"/>
            <w:szCs w:val="24"/>
            <w:rPrChange w:id="12" w:author="Andrew W Park" w:date="2023-10-13T13:11:00Z">
              <w:rPr>
                <w:sz w:val="24"/>
                <w:szCs w:val="24"/>
              </w:rPr>
            </w:rPrChange>
          </w:rPr>
          <w:sym w:font="Symbol" w:char="F071"/>
        </w:r>
        <w:r w:rsidR="00A52A81">
          <w:rPr>
            <w:sz w:val="24"/>
            <w:szCs w:val="24"/>
          </w:rPr>
          <w:t xml:space="preserve">) </w:t>
        </w:r>
      </w:ins>
      <w:r w:rsidRPr="00DB2F80">
        <w:rPr>
          <w:sz w:val="24"/>
          <w:szCs w:val="24"/>
        </w:rPr>
        <w:t xml:space="preserve">was calculated </w:t>
      </w:r>
      <w:commentRangeEnd w:id="10"/>
      <w:r w:rsidR="000D4B9A">
        <w:rPr>
          <w:rStyle w:val="CommentReference"/>
        </w:rPr>
        <w:lastRenderedPageBreak/>
        <w:commentReference w:id="10"/>
      </w:r>
      <w:ins w:id="13" w:author="Andrew W Park" w:date="2023-10-06T09:26:00Z">
        <w:r w:rsidR="00802B59">
          <w:rPr>
            <w:sz w:val="24"/>
            <w:szCs w:val="24"/>
          </w:rPr>
          <w:t xml:space="preserve">per site-month </w:t>
        </w:r>
      </w:ins>
      <w:r w:rsidRPr="00DB2F80">
        <w:rPr>
          <w:sz w:val="24"/>
          <w:szCs w:val="24"/>
        </w:rPr>
        <w:t xml:space="preserve">as the percentage increase (before peak prevalence) or decrease (after peak prevalence) in prevalence </w:t>
      </w:r>
      <w:ins w:id="14" w:author="Andrew W Park" w:date="2023-10-06T09:26:00Z">
        <w:r w:rsidR="00802B59">
          <w:rPr>
            <w:sz w:val="24"/>
            <w:szCs w:val="24"/>
          </w:rPr>
          <w:t xml:space="preserve">during one month </w:t>
        </w:r>
      </w:ins>
      <w:r w:rsidRPr="00DB2F80">
        <w:rPr>
          <w:sz w:val="24"/>
          <w:szCs w:val="24"/>
        </w:rPr>
        <w:t>relative to the potential change in prevalence</w:t>
      </w:r>
      <w:ins w:id="15" w:author="Andrew W Park" w:date="2023-10-06T09:26:00Z">
        <w:r w:rsidR="00802B59">
          <w:rPr>
            <w:sz w:val="24"/>
            <w:szCs w:val="24"/>
          </w:rPr>
          <w:t xml:space="preserve"> possible based on the observed peak prevalence (used on app</w:t>
        </w:r>
      </w:ins>
      <w:ins w:id="16" w:author="Andrew W Park" w:date="2023-10-06T09:27:00Z">
        <w:r w:rsidR="00802B59">
          <w:rPr>
            <w:sz w:val="24"/>
            <w:szCs w:val="24"/>
          </w:rPr>
          <w:t>roach to peak)</w:t>
        </w:r>
      </w:ins>
      <w:r w:rsidRPr="00DB2F80">
        <w:rPr>
          <w:sz w:val="24"/>
          <w:szCs w:val="24"/>
        </w:rPr>
        <w:t xml:space="preserve"> </w:t>
      </w:r>
      <w:ins w:id="17" w:author="Andrew W Park" w:date="2023-10-06T09:27:00Z">
        <w:r w:rsidR="00802B59">
          <w:rPr>
            <w:sz w:val="24"/>
            <w:szCs w:val="24"/>
          </w:rPr>
          <w:t xml:space="preserve">or reduction </w:t>
        </w:r>
      </w:ins>
      <w:ins w:id="18" w:author="Andrew W Park" w:date="2023-10-06T09:33:00Z">
        <w:r w:rsidR="00802B59">
          <w:rPr>
            <w:sz w:val="24"/>
            <w:szCs w:val="24"/>
          </w:rPr>
          <w:t>to zero</w:t>
        </w:r>
      </w:ins>
      <w:ins w:id="19" w:author="Andrew W Park" w:date="2023-10-06T09:27:00Z">
        <w:r w:rsidR="00802B59">
          <w:rPr>
            <w:sz w:val="24"/>
            <w:szCs w:val="24"/>
          </w:rPr>
          <w:t xml:space="preserve"> prevalence (used after peak), (</w:t>
        </w:r>
      </w:ins>
      <w:ins w:id="20" w:author="Andrew W Park" w:date="2023-10-06T11:21:00Z">
        <w:r w:rsidR="004330EA">
          <w:rPr>
            <w:sz w:val="24"/>
            <w:szCs w:val="24"/>
          </w:rPr>
          <w:t>Box X</w:t>
        </w:r>
      </w:ins>
      <w:ins w:id="21" w:author="Andrew W Park" w:date="2023-10-06T09:27:00Z">
        <w:r w:rsidR="00802B59">
          <w:rPr>
            <w:sz w:val="24"/>
            <w:szCs w:val="24"/>
          </w:rPr>
          <w:t>).</w:t>
        </w:r>
      </w:ins>
      <w:del w:id="22" w:author="Andrew W Park" w:date="2023-10-06T09:27:00Z">
        <w:r w:rsidRPr="00DB2F80" w:rsidDel="00802B59">
          <w:rPr>
            <w:sz w:val="24"/>
            <w:szCs w:val="24"/>
          </w:rPr>
          <w:delText xml:space="preserve">reached in any site over the study period. </w:delText>
        </w:r>
      </w:del>
      <w:del w:id="23" w:author="Andrew W Park" w:date="2023-10-06T11:20:00Z">
        <w:r w:rsidRPr="00DB2F80" w:rsidDel="004330EA">
          <w:rPr>
            <w:sz w:val="24"/>
            <w:szCs w:val="24"/>
          </w:rPr>
          <w:delText>Consequently,</w:delText>
        </w:r>
      </w:del>
      <w:del w:id="24" w:author="Andrew W Park" w:date="2023-10-13T13:09:00Z">
        <w:r w:rsidRPr="00DB2F80" w:rsidDel="00A52A81">
          <w:rPr>
            <w:sz w:val="24"/>
            <w:szCs w:val="24"/>
          </w:rPr>
          <w:delText xml:space="preserve"> if prevalence was increasing towards </w:delText>
        </w:r>
      </w:del>
      <w:del w:id="25" w:author="Andrew W Park" w:date="2023-10-06T09:27:00Z">
        <w:r w:rsidRPr="00DB2F80" w:rsidDel="00802B59">
          <w:rPr>
            <w:sz w:val="24"/>
            <w:szCs w:val="24"/>
          </w:rPr>
          <w:delText>the maximum</w:delText>
        </w:r>
      </w:del>
      <w:del w:id="26" w:author="Andrew W Park" w:date="2023-10-13T13:09:00Z">
        <w:r w:rsidRPr="00DB2F80" w:rsidDel="00A52A81">
          <w:rPr>
            <w:sz w:val="24"/>
            <w:szCs w:val="24"/>
          </w:rPr>
          <w:delText xml:space="preserve"> prevalence</w:delText>
        </w:r>
      </w:del>
      <w:del w:id="27" w:author="Andrew W Park" w:date="2023-10-06T09:28:00Z">
        <w:r w:rsidRPr="00DB2F80" w:rsidDel="00802B59">
          <w:rPr>
            <w:sz w:val="24"/>
            <w:szCs w:val="24"/>
          </w:rPr>
          <w:delText xml:space="preserve"> (i.e., prevalence had not yet peaked)</w:delText>
        </w:r>
      </w:del>
      <w:del w:id="28" w:author="Andrew W Park" w:date="2023-10-13T13:09:00Z">
        <w:r w:rsidRPr="00DB2F80" w:rsidDel="00A52A81">
          <w:rPr>
            <w:sz w:val="24"/>
            <w:szCs w:val="24"/>
          </w:rPr>
          <w:delText xml:space="preserve">, </w:delText>
        </w:r>
      </w:del>
      <w:del w:id="29" w:author="Andrew W Park" w:date="2023-10-06T11:20:00Z">
        <w:r w:rsidRPr="00DB2F80" w:rsidDel="004330EA">
          <w:rPr>
            <w:sz w:val="24"/>
            <w:szCs w:val="24"/>
          </w:rPr>
          <w:delText xml:space="preserve">then </w:delText>
        </w:r>
      </w:del>
      <w:del w:id="30" w:author="Andrew W Park" w:date="2023-10-13T13:09:00Z">
        <w:r w:rsidRPr="00DB2F80" w:rsidDel="00A52A81">
          <w:rPr>
            <w:sz w:val="24"/>
            <w:szCs w:val="24"/>
          </w:rPr>
          <w:delText xml:space="preserve">the prevalence ratio </w:delText>
        </w:r>
      </w:del>
      <w:del w:id="31" w:author="Andrew W Park" w:date="2023-10-06T09:31:00Z">
        <w:r w:rsidRPr="00DB2F80" w:rsidDel="00802B59">
          <w:rPr>
            <w:sz w:val="24"/>
            <w:szCs w:val="24"/>
          </w:rPr>
          <w:delText xml:space="preserve">is </w:delText>
        </w:r>
      </w:del>
      <w:del w:id="32" w:author="Andrew W Park" w:date="2023-10-06T11:31:00Z">
        <w:r w:rsidRPr="00DB2F80" w:rsidDel="000154CB">
          <w:rPr>
            <w:sz w:val="24"/>
            <w:szCs w:val="24"/>
          </w:rPr>
          <w:delText xml:space="preserve">the </w:delText>
        </w:r>
      </w:del>
      <w:del w:id="33" w:author="Andrew W Park" w:date="2023-10-06T09:31:00Z">
        <w:r w:rsidRPr="00DB2F80" w:rsidDel="00802B59">
          <w:rPr>
            <w:sz w:val="24"/>
            <w:szCs w:val="24"/>
          </w:rPr>
          <w:delText xml:space="preserve">quotient </w:delText>
        </w:r>
      </w:del>
      <w:del w:id="34" w:author="Andrew W Park" w:date="2023-10-06T11:31:00Z">
        <w:r w:rsidRPr="00DB2F80" w:rsidDel="000154CB">
          <w:rPr>
            <w:sz w:val="24"/>
            <w:szCs w:val="24"/>
          </w:rPr>
          <w:delText xml:space="preserve">of the difference between </w:delText>
        </w:r>
      </w:del>
      <w:del w:id="35" w:author="Andrew W Park" w:date="2023-10-06T11:21:00Z">
        <w:r w:rsidRPr="000154CB" w:rsidDel="004330EA">
          <w:rPr>
            <w:i/>
            <w:iCs/>
            <w:sz w:val="24"/>
            <w:szCs w:val="24"/>
            <w:rPrChange w:id="36" w:author="Andrew W Park" w:date="2023-10-06T11:27:00Z">
              <w:rPr>
                <w:sz w:val="24"/>
                <w:szCs w:val="24"/>
              </w:rPr>
            </w:rPrChange>
          </w:rPr>
          <w:delText xml:space="preserve">next month’s prevalence and </w:delText>
        </w:r>
      </w:del>
      <w:del w:id="37" w:author="Andrew W Park" w:date="2023-10-06T11:18:00Z">
        <w:r w:rsidRPr="000154CB" w:rsidDel="004330EA">
          <w:rPr>
            <w:i/>
            <w:iCs/>
            <w:sz w:val="24"/>
            <w:szCs w:val="24"/>
            <w:rPrChange w:id="38" w:author="Andrew W Park" w:date="2023-10-06T11:27:00Z">
              <w:rPr>
                <w:sz w:val="24"/>
                <w:szCs w:val="24"/>
              </w:rPr>
            </w:rPrChange>
          </w:rPr>
          <w:delText xml:space="preserve">the </w:delText>
        </w:r>
      </w:del>
      <w:del w:id="39" w:author="Andrew W Park" w:date="2023-10-06T11:21:00Z">
        <w:r w:rsidRPr="000154CB" w:rsidDel="004330EA">
          <w:rPr>
            <w:i/>
            <w:iCs/>
            <w:sz w:val="24"/>
            <w:szCs w:val="24"/>
            <w:rPrChange w:id="40" w:author="Andrew W Park" w:date="2023-10-06T11:27:00Z">
              <w:rPr>
                <w:sz w:val="24"/>
                <w:szCs w:val="24"/>
              </w:rPr>
            </w:rPrChange>
          </w:rPr>
          <w:delText xml:space="preserve">current </w:delText>
        </w:r>
      </w:del>
      <w:del w:id="41" w:author="Andrew W Park" w:date="2023-10-06T11:18:00Z">
        <w:r w:rsidRPr="000154CB" w:rsidDel="004330EA">
          <w:rPr>
            <w:i/>
            <w:iCs/>
            <w:sz w:val="24"/>
            <w:szCs w:val="24"/>
            <w:rPrChange w:id="42" w:author="Andrew W Park" w:date="2023-10-06T11:27:00Z">
              <w:rPr>
                <w:sz w:val="24"/>
                <w:szCs w:val="24"/>
              </w:rPr>
            </w:rPrChange>
          </w:rPr>
          <w:delText>month’s</w:delText>
        </w:r>
      </w:del>
      <w:del w:id="43" w:author="Andrew W Park" w:date="2023-10-06T11:21:00Z">
        <w:r w:rsidRPr="000154CB" w:rsidDel="004330EA">
          <w:rPr>
            <w:i/>
            <w:iCs/>
            <w:sz w:val="24"/>
            <w:szCs w:val="24"/>
            <w:rPrChange w:id="44" w:author="Andrew W Park" w:date="2023-10-06T11:27:00Z">
              <w:rPr>
                <w:sz w:val="24"/>
                <w:szCs w:val="24"/>
              </w:rPr>
            </w:rPrChange>
          </w:rPr>
          <w:delText xml:space="preserve"> prevalence</w:delText>
        </w:r>
      </w:del>
      <w:del w:id="45" w:author="Andrew W Park" w:date="2023-10-13T13:09:00Z">
        <w:r w:rsidRPr="00DB2F80" w:rsidDel="00A52A81">
          <w:rPr>
            <w:sz w:val="24"/>
            <w:szCs w:val="24"/>
          </w:rPr>
          <w:delText xml:space="preserve"> </w:delText>
        </w:r>
      </w:del>
      <w:del w:id="46" w:author="Andrew W Park" w:date="2023-10-06T11:28:00Z">
        <w:r w:rsidRPr="00DB2F80" w:rsidDel="000154CB">
          <w:rPr>
            <w:sz w:val="24"/>
            <w:szCs w:val="24"/>
          </w:rPr>
          <w:delText>divided by</w:delText>
        </w:r>
      </w:del>
      <w:del w:id="47" w:author="Andrew W Park" w:date="2023-10-06T11:31:00Z">
        <w:r w:rsidRPr="00DB2F80" w:rsidDel="000154CB">
          <w:rPr>
            <w:sz w:val="24"/>
            <w:szCs w:val="24"/>
          </w:rPr>
          <w:delText xml:space="preserve"> the </w:delText>
        </w:r>
      </w:del>
      <w:del w:id="48" w:author="Andrew W Park" w:date="2023-10-06T09:32:00Z">
        <w:r w:rsidRPr="00DB2F80" w:rsidDel="00802B59">
          <w:rPr>
            <w:sz w:val="24"/>
            <w:szCs w:val="24"/>
          </w:rPr>
          <w:delText>maximum</w:delText>
        </w:r>
      </w:del>
      <w:del w:id="49" w:author="Andrew W Park" w:date="2023-10-06T11:29:00Z">
        <w:r w:rsidRPr="00DB2F80" w:rsidDel="000154CB">
          <w:rPr>
            <w:sz w:val="24"/>
            <w:szCs w:val="24"/>
          </w:rPr>
          <w:delText xml:space="preserve"> prevalence</w:delText>
        </w:r>
      </w:del>
      <w:del w:id="50" w:author="Andrew W Park" w:date="2023-10-13T13:09:00Z">
        <w:r w:rsidRPr="00DB2F80" w:rsidDel="00A52A81">
          <w:rPr>
            <w:sz w:val="24"/>
            <w:szCs w:val="24"/>
          </w:rPr>
          <w:delText xml:space="preserve">. </w:delText>
        </w:r>
      </w:del>
      <w:del w:id="51" w:author="Andrew W Park" w:date="2023-10-06T11:29:00Z">
        <w:r w:rsidRPr="00DB2F80" w:rsidDel="000154CB">
          <w:rPr>
            <w:sz w:val="24"/>
            <w:szCs w:val="24"/>
          </w:rPr>
          <w:delText xml:space="preserve">If </w:delText>
        </w:r>
      </w:del>
      <w:del w:id="52" w:author="Andrew W Park" w:date="2023-10-13T13:09:00Z">
        <w:r w:rsidRPr="00DB2F80" w:rsidDel="00A52A81">
          <w:rPr>
            <w:sz w:val="24"/>
            <w:szCs w:val="24"/>
          </w:rPr>
          <w:delText xml:space="preserve">prevalence was decreasing away from </w:delText>
        </w:r>
      </w:del>
      <w:del w:id="53" w:author="Andrew W Park" w:date="2023-10-06T11:18:00Z">
        <w:r w:rsidRPr="00DB2F80" w:rsidDel="004330EA">
          <w:rPr>
            <w:sz w:val="24"/>
            <w:szCs w:val="24"/>
          </w:rPr>
          <w:delText>the maximum</w:delText>
        </w:r>
      </w:del>
      <w:del w:id="54" w:author="Andrew W Park" w:date="2023-10-13T13:09:00Z">
        <w:r w:rsidRPr="00DB2F80" w:rsidDel="00A52A81">
          <w:rPr>
            <w:sz w:val="24"/>
            <w:szCs w:val="24"/>
          </w:rPr>
          <w:delText xml:space="preserve"> prevalence</w:delText>
        </w:r>
      </w:del>
      <w:del w:id="55" w:author="Andrew W Park" w:date="2023-10-06T09:34:00Z">
        <w:r w:rsidRPr="00DB2F80" w:rsidDel="00802B59">
          <w:rPr>
            <w:sz w:val="24"/>
            <w:szCs w:val="24"/>
          </w:rPr>
          <w:delText xml:space="preserve"> (i.e. prevalence has already peaked)</w:delText>
        </w:r>
      </w:del>
      <w:del w:id="56" w:author="Andrew W Park" w:date="2023-10-13T13:09:00Z">
        <w:r w:rsidRPr="00DB2F80" w:rsidDel="00A52A81">
          <w:rPr>
            <w:sz w:val="24"/>
            <w:szCs w:val="24"/>
          </w:rPr>
          <w:delText xml:space="preserve">, </w:delText>
        </w:r>
      </w:del>
      <w:del w:id="57" w:author="Andrew W Park" w:date="2023-10-06T11:29:00Z">
        <w:r w:rsidRPr="00DB2F80" w:rsidDel="000154CB">
          <w:rPr>
            <w:sz w:val="24"/>
            <w:szCs w:val="24"/>
          </w:rPr>
          <w:delText xml:space="preserve">then </w:delText>
        </w:r>
      </w:del>
      <w:del w:id="58" w:author="Andrew W Park" w:date="2023-10-13T13:09:00Z">
        <w:r w:rsidRPr="00DB2F80" w:rsidDel="00A52A81">
          <w:rPr>
            <w:sz w:val="24"/>
            <w:szCs w:val="24"/>
          </w:rPr>
          <w:delText xml:space="preserve">the prevalence ratio </w:delText>
        </w:r>
      </w:del>
      <w:del w:id="59" w:author="Andrew W Park" w:date="2023-10-06T11:16:00Z">
        <w:r w:rsidRPr="00DB2F80" w:rsidDel="004330EA">
          <w:rPr>
            <w:sz w:val="24"/>
            <w:szCs w:val="24"/>
          </w:rPr>
          <w:delText xml:space="preserve">is </w:delText>
        </w:r>
      </w:del>
      <w:del w:id="60" w:author="Andrew W Park" w:date="2023-10-13T13:09:00Z">
        <w:r w:rsidRPr="00DB2F80" w:rsidDel="00A52A81">
          <w:rPr>
            <w:sz w:val="24"/>
            <w:szCs w:val="24"/>
          </w:rPr>
          <w:delText xml:space="preserve">one minus the </w:delText>
        </w:r>
      </w:del>
      <w:del w:id="61" w:author="Andrew W Park" w:date="2023-10-06T11:16:00Z">
        <w:r w:rsidRPr="00DB2F80" w:rsidDel="004330EA">
          <w:rPr>
            <w:sz w:val="24"/>
            <w:szCs w:val="24"/>
          </w:rPr>
          <w:delText xml:space="preserve">quotient </w:delText>
        </w:r>
      </w:del>
      <w:del w:id="62" w:author="Andrew W Park" w:date="2023-10-13T13:09:00Z">
        <w:r w:rsidRPr="00DB2F80" w:rsidDel="00A52A81">
          <w:rPr>
            <w:sz w:val="24"/>
            <w:szCs w:val="24"/>
          </w:rPr>
          <w:delText xml:space="preserve">of the difference </w:delText>
        </w:r>
      </w:del>
      <w:del w:id="63" w:author="Andrew W Park" w:date="2023-10-06T11:17:00Z">
        <w:r w:rsidRPr="00DB2F80" w:rsidDel="004330EA">
          <w:rPr>
            <w:sz w:val="24"/>
            <w:szCs w:val="24"/>
          </w:rPr>
          <w:delText xml:space="preserve">in the previous month’s prevalence and the </w:delText>
        </w:r>
        <w:r w:rsidR="00554066" w:rsidDel="004330EA">
          <w:rPr>
            <w:sz w:val="24"/>
            <w:szCs w:val="24"/>
          </w:rPr>
          <w:delText>current</w:delText>
        </w:r>
        <w:r w:rsidRPr="00DB2F80" w:rsidDel="004330EA">
          <w:rPr>
            <w:sz w:val="24"/>
            <w:szCs w:val="24"/>
          </w:rPr>
          <w:delText xml:space="preserve"> month’s</w:delText>
        </w:r>
      </w:del>
      <w:del w:id="64" w:author="Andrew W Park" w:date="2023-10-13T13:09:00Z">
        <w:r w:rsidRPr="00DB2F80" w:rsidDel="00A52A81">
          <w:rPr>
            <w:sz w:val="24"/>
            <w:szCs w:val="24"/>
          </w:rPr>
          <w:delText xml:space="preserve"> prevalence divided by the </w:delText>
        </w:r>
        <w:r w:rsidR="00554066" w:rsidDel="00A52A81">
          <w:rPr>
            <w:sz w:val="24"/>
            <w:szCs w:val="24"/>
          </w:rPr>
          <w:delText>previous month’s</w:delText>
        </w:r>
        <w:r w:rsidRPr="00DB2F80" w:rsidDel="00A52A81">
          <w:rPr>
            <w:sz w:val="24"/>
            <w:szCs w:val="24"/>
          </w:rPr>
          <w:delText xml:space="preserve"> prevalence.</w:delText>
        </w:r>
      </w:del>
      <w:r w:rsidRPr="00DB2F80">
        <w:rPr>
          <w:sz w:val="24"/>
          <w:szCs w:val="24"/>
        </w:rPr>
        <w:t xml:space="preserve"> The advantage of the prevalence ratio is that it allows us to detect whether conditions were favorable or unfavorable for the pathogen along the entire epizootic (both before and after the peak, which was typically in April-May). Before the peak, conditions are </w:t>
      </w:r>
      <w:del w:id="65" w:author="Andrew W Park" w:date="2023-10-13T13:10:00Z">
        <w:r w:rsidRPr="00DB2F80" w:rsidDel="00A52A81">
          <w:rPr>
            <w:sz w:val="24"/>
            <w:szCs w:val="24"/>
          </w:rPr>
          <w:delText xml:space="preserve">deemed </w:delText>
        </w:r>
      </w:del>
      <w:ins w:id="66" w:author="Andrew W Park" w:date="2023-10-13T13:10:00Z">
        <w:r w:rsidR="00A52A81">
          <w:rPr>
            <w:sz w:val="24"/>
            <w:szCs w:val="24"/>
          </w:rPr>
          <w:t>estimated to be</w:t>
        </w:r>
        <w:r w:rsidR="00A52A81" w:rsidRPr="00DB2F80">
          <w:rPr>
            <w:sz w:val="24"/>
            <w:szCs w:val="24"/>
          </w:rPr>
          <w:t xml:space="preserve"> </w:t>
        </w:r>
      </w:ins>
      <w:r w:rsidRPr="00DB2F80">
        <w:rPr>
          <w:sz w:val="24"/>
          <w:szCs w:val="24"/>
        </w:rPr>
        <w:t xml:space="preserve">favorable for the pathogen (higher </w:t>
      </w:r>
      <w:ins w:id="67" w:author="Andrew W Park" w:date="2023-10-13T13:11:00Z">
        <w:r w:rsidR="00A52A81" w:rsidRPr="00F244D7">
          <w:rPr>
            <w:i/>
            <w:iCs/>
            <w:sz w:val="24"/>
            <w:szCs w:val="24"/>
          </w:rPr>
          <w:sym w:font="Symbol" w:char="F071"/>
        </w:r>
      </w:ins>
      <w:del w:id="68" w:author="Andrew W Park" w:date="2023-10-13T13:11:00Z">
        <w:r w:rsidRPr="00DB2F80" w:rsidDel="00A52A81">
          <w:rPr>
            <w:sz w:val="24"/>
            <w:szCs w:val="24"/>
          </w:rPr>
          <w:delText>prevalence ratio value</w:delText>
        </w:r>
      </w:del>
      <w:r w:rsidRPr="00DB2F80">
        <w:rPr>
          <w:sz w:val="24"/>
          <w:szCs w:val="24"/>
        </w:rPr>
        <w:t xml:space="preserve">) if prevalence increases rapidly. </w:t>
      </w:r>
      <w:ins w:id="69" w:author="Andrew W Park" w:date="2023-10-13T13:12:00Z">
        <w:r w:rsidR="00A52A81">
          <w:rPr>
            <w:sz w:val="24"/>
            <w:szCs w:val="24"/>
          </w:rPr>
          <w:t xml:space="preserve">Conversely, </w:t>
        </w:r>
      </w:ins>
      <w:del w:id="70" w:author="Andrew W Park" w:date="2023-10-13T13:12:00Z">
        <w:r w:rsidRPr="00DB2F80" w:rsidDel="00A52A81">
          <w:rPr>
            <w:sz w:val="24"/>
            <w:szCs w:val="24"/>
          </w:rPr>
          <w:delText xml:space="preserve">After </w:delText>
        </w:r>
      </w:del>
      <w:ins w:id="71" w:author="Andrew W Park" w:date="2023-10-13T13:12:00Z">
        <w:r w:rsidR="00A52A81">
          <w:rPr>
            <w:sz w:val="24"/>
            <w:szCs w:val="24"/>
          </w:rPr>
          <w:t>a</w:t>
        </w:r>
        <w:r w:rsidR="00A52A81" w:rsidRPr="00DB2F80">
          <w:rPr>
            <w:sz w:val="24"/>
            <w:szCs w:val="24"/>
          </w:rPr>
          <w:t xml:space="preserve">fter </w:t>
        </w:r>
      </w:ins>
      <w:r w:rsidRPr="00DB2F80">
        <w:rPr>
          <w:sz w:val="24"/>
          <w:szCs w:val="24"/>
        </w:rPr>
        <w:t xml:space="preserve">the peak, conditions </w:t>
      </w:r>
      <w:del w:id="72" w:author="Andrew W Park" w:date="2023-10-13T13:12:00Z">
        <w:r w:rsidRPr="00DB2F80" w:rsidDel="00A52A81">
          <w:rPr>
            <w:sz w:val="24"/>
            <w:szCs w:val="24"/>
          </w:rPr>
          <w:delText>are favorable</w:delText>
        </w:r>
      </w:del>
      <w:ins w:id="73" w:author="Andrew W Park" w:date="2023-10-13T13:12:00Z">
        <w:r w:rsidR="00A52A81">
          <w:rPr>
            <w:sz w:val="24"/>
            <w:szCs w:val="24"/>
          </w:rPr>
          <w:t>were estimated to be</w:t>
        </w:r>
      </w:ins>
      <w:r w:rsidRPr="00DB2F80">
        <w:rPr>
          <w:sz w:val="24"/>
          <w:szCs w:val="24"/>
        </w:rPr>
        <w:t xml:space="preserve"> </w:t>
      </w:r>
      <w:ins w:id="74" w:author="Andrew W Park" w:date="2023-10-13T13:12:00Z">
        <w:r w:rsidR="00A52A81">
          <w:rPr>
            <w:sz w:val="24"/>
            <w:szCs w:val="24"/>
          </w:rPr>
          <w:t xml:space="preserve">favorable </w:t>
        </w:r>
      </w:ins>
      <w:r w:rsidRPr="00DB2F80">
        <w:rPr>
          <w:sz w:val="24"/>
          <w:szCs w:val="24"/>
        </w:rPr>
        <w:t>for the pathogen if prevalence decreases slowly</w:t>
      </w:r>
      <w:ins w:id="75" w:author="Andrew W Park" w:date="2023-10-13T13:12:00Z">
        <w:r w:rsidR="00A52A81">
          <w:rPr>
            <w:sz w:val="24"/>
            <w:szCs w:val="24"/>
          </w:rPr>
          <w:t xml:space="preserve"> (again, higher </w:t>
        </w:r>
        <w:r w:rsidR="00A52A81" w:rsidRPr="00F244D7">
          <w:rPr>
            <w:i/>
            <w:iCs/>
            <w:sz w:val="24"/>
            <w:szCs w:val="24"/>
          </w:rPr>
          <w:sym w:font="Symbol" w:char="F071"/>
        </w:r>
        <w:r w:rsidR="00A52A81">
          <w:rPr>
            <w:sz w:val="24"/>
            <w:szCs w:val="24"/>
          </w:rPr>
          <w:t>)</w:t>
        </w:r>
      </w:ins>
      <w:r w:rsidRPr="00DB2F80">
        <w:rPr>
          <w:sz w:val="24"/>
          <w:szCs w:val="24"/>
        </w:rPr>
        <w:t xml:space="preserve">. </w:t>
      </w:r>
      <w:del w:id="76" w:author="Andrew W Park" w:date="2023-10-13T13:13:00Z">
        <w:r w:rsidRPr="00DB2F80" w:rsidDel="00A52A81">
          <w:rPr>
            <w:sz w:val="24"/>
            <w:szCs w:val="24"/>
          </w:rPr>
          <w:delText xml:space="preserve">Using </w:delText>
        </w:r>
      </w:del>
      <w:ins w:id="77" w:author="Andrew W Park" w:date="2023-10-13T13:13:00Z">
        <w:r w:rsidR="00A52A81">
          <w:rPr>
            <w:sz w:val="24"/>
            <w:szCs w:val="24"/>
          </w:rPr>
          <w:t>We tested if</w:t>
        </w:r>
        <w:r w:rsidR="00A52A81" w:rsidRPr="00DB2F80">
          <w:rPr>
            <w:sz w:val="24"/>
            <w:szCs w:val="24"/>
          </w:rPr>
          <w:t xml:space="preserve"> </w:t>
        </w:r>
      </w:ins>
      <w:del w:id="78" w:author="Andrew W Park" w:date="2023-10-13T13:13:00Z">
        <w:r w:rsidRPr="00DB2F80" w:rsidDel="00A52A81">
          <w:rPr>
            <w:sz w:val="24"/>
            <w:szCs w:val="24"/>
          </w:rPr>
          <w:delText xml:space="preserve">prevalence ratio as a response variable, we tested to see if </w:delText>
        </w:r>
      </w:del>
      <w:r w:rsidRPr="00DB2F80">
        <w:rPr>
          <w:sz w:val="24"/>
          <w:szCs w:val="24"/>
        </w:rPr>
        <w:t xml:space="preserve">community competence, host abundance, and mean water temperature were significantly correlated with </w:t>
      </w:r>
      <w:ins w:id="79" w:author="Andrew W Park" w:date="2023-10-13T13:13:00Z">
        <w:r w:rsidR="00A52A81" w:rsidRPr="00F244D7">
          <w:rPr>
            <w:i/>
            <w:iCs/>
            <w:sz w:val="24"/>
            <w:szCs w:val="24"/>
          </w:rPr>
          <w:sym w:font="Symbol" w:char="F071"/>
        </w:r>
        <w:r w:rsidR="00A52A81">
          <w:rPr>
            <w:sz w:val="24"/>
            <w:szCs w:val="24"/>
          </w:rPr>
          <w:t xml:space="preserve">, using </w:t>
        </w:r>
      </w:ins>
      <w:del w:id="80" w:author="Andrew W Park" w:date="2023-10-13T13:14:00Z">
        <w:r w:rsidRPr="00DB2F80" w:rsidDel="00A52A81">
          <w:rPr>
            <w:sz w:val="24"/>
            <w:szCs w:val="24"/>
          </w:rPr>
          <w:delText xml:space="preserve">a </w:delText>
        </w:r>
      </w:del>
      <w:r w:rsidRPr="00DB2F80">
        <w:rPr>
          <w:sz w:val="24"/>
          <w:szCs w:val="24"/>
        </w:rPr>
        <w:t xml:space="preserve">Spearman </w:t>
      </w:r>
      <w:ins w:id="81" w:author="Andrew W Park" w:date="2023-10-13T13:14:00Z">
        <w:r w:rsidR="00A52A81">
          <w:rPr>
            <w:sz w:val="24"/>
            <w:szCs w:val="24"/>
          </w:rPr>
          <w:t>r</w:t>
        </w:r>
      </w:ins>
      <w:del w:id="82" w:author="Andrew W Park" w:date="2023-10-13T13:14:00Z">
        <w:r w:rsidRPr="00DB2F80" w:rsidDel="00A52A81">
          <w:rPr>
            <w:sz w:val="24"/>
            <w:szCs w:val="24"/>
          </w:rPr>
          <w:delText>R</w:delText>
        </w:r>
      </w:del>
      <w:r w:rsidRPr="00DB2F80">
        <w:rPr>
          <w:sz w:val="24"/>
          <w:szCs w:val="24"/>
        </w:rPr>
        <w:t>ank correlation test</w:t>
      </w:r>
      <w:ins w:id="83" w:author="Andrew W Park" w:date="2023-10-13T13:14:00Z">
        <w:r w:rsidR="00A52A81">
          <w:rPr>
            <w:sz w:val="24"/>
            <w:szCs w:val="24"/>
          </w:rPr>
          <w:t>s</w:t>
        </w:r>
      </w:ins>
      <w:r w:rsidRPr="00DB2F80">
        <w:rPr>
          <w:sz w:val="24"/>
          <w:szCs w:val="24"/>
        </w:rPr>
        <w:t xml:space="preserve"> </w:t>
      </w:r>
      <w:ins w:id="84" w:author="Andrew W Park" w:date="2023-10-13T13:14:00Z">
        <w:r w:rsidR="00A52A81">
          <w:rPr>
            <w:sz w:val="24"/>
            <w:szCs w:val="24"/>
          </w:rPr>
          <w:t xml:space="preserve">with </w:t>
        </w:r>
      </w:ins>
      <w:del w:id="85" w:author="Andrew W Park" w:date="2023-10-13T13:14:00Z">
        <w:r w:rsidRPr="00DB2F80" w:rsidDel="00A52A81">
          <w:rPr>
            <w:sz w:val="24"/>
            <w:szCs w:val="24"/>
          </w:rPr>
          <w:delText xml:space="preserve">and </w:delText>
        </w:r>
      </w:del>
      <w:r w:rsidRPr="00DB2F80">
        <w:rPr>
          <w:sz w:val="24"/>
          <w:szCs w:val="24"/>
        </w:rPr>
        <w:t>a Holm-Bonferroni</w:t>
      </w:r>
      <w:ins w:id="86" w:author="Andrew W Park" w:date="2023-10-13T13:14:00Z">
        <w:r w:rsidR="00A52A81">
          <w:rPr>
            <w:sz w:val="24"/>
            <w:szCs w:val="24"/>
          </w:rPr>
          <w:t xml:space="preserve"> </w:t>
        </w:r>
        <w:r w:rsidR="00A52A81" w:rsidRPr="00DB2F80">
          <w:rPr>
            <w:sz w:val="24"/>
            <w:szCs w:val="24"/>
          </w:rPr>
          <w:t xml:space="preserve">correction for multiple comparisons. </w:t>
        </w:r>
      </w:ins>
    </w:p>
    <w:p w14:paraId="44C231FB" w14:textId="63503B3B" w:rsidR="000D3489" w:rsidRPr="00DB2F80" w:rsidRDefault="000D3489" w:rsidP="000D3489">
      <w:pPr>
        <w:spacing w:line="360" w:lineRule="auto"/>
        <w:rPr>
          <w:ins w:id="87" w:author="Andrew W Park" w:date="2023-10-13T13:14:00Z"/>
          <w:sz w:val="24"/>
          <w:szCs w:val="24"/>
        </w:rPr>
        <w:pPrChange w:id="88" w:author="Andrew W Park" w:date="2023-10-13T13:18:00Z">
          <w:pPr>
            <w:spacing w:line="360" w:lineRule="auto"/>
            <w:ind w:firstLine="720"/>
          </w:pPr>
        </w:pPrChange>
      </w:pPr>
      <w:ins w:id="89" w:author="Andrew W Park" w:date="2023-10-13T13:22:00Z">
        <w:r>
          <w:rPr>
            <w:noProof/>
            <w:sz w:val="24"/>
            <w:szCs w:val="24"/>
          </w:rPr>
          <mc:AlternateContent>
            <mc:Choice Requires="wps">
              <w:drawing>
                <wp:anchor distT="0" distB="0" distL="114300" distR="114300" simplePos="0" relativeHeight="251675648" behindDoc="0" locked="0" layoutInCell="1" allowOverlap="1" wp14:anchorId="17FD3914" wp14:editId="1CFA6776">
                  <wp:simplePos x="0" y="0"/>
                  <wp:positionH relativeFrom="column">
                    <wp:posOffset>-22485</wp:posOffset>
                  </wp:positionH>
                  <wp:positionV relativeFrom="paragraph">
                    <wp:posOffset>106149</wp:posOffset>
                  </wp:positionV>
                  <wp:extent cx="6003560" cy="3164944"/>
                  <wp:effectExtent l="50800" t="25400" r="67310" b="73660"/>
                  <wp:wrapNone/>
                  <wp:docPr id="679461404" name="Rectangle 2"/>
                  <wp:cNvGraphicFramePr/>
                  <a:graphic xmlns:a="http://schemas.openxmlformats.org/drawingml/2006/main">
                    <a:graphicData uri="http://schemas.microsoft.com/office/word/2010/wordprocessingShape">
                      <wps:wsp>
                        <wps:cNvSpPr/>
                        <wps:spPr>
                          <a:xfrm>
                            <a:off x="0" y="0"/>
                            <a:ext cx="6003560" cy="3164944"/>
                          </a:xfrm>
                          <a:prstGeom prst="rect">
                            <a:avLst/>
                          </a:prstGeom>
                          <a:no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A1CAD3" id="Rectangle 2" o:spid="_x0000_s1026" style="position:absolute;margin-left:-1.75pt;margin-top:8.35pt;width:472.7pt;height:249.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" filled="f" strokecolor="#4579b8 [3044]">
                  <v:shadow on="t" color="black" opacity="22937f" origin=",.5" offset="0,.63889mm"/>
                </v:rect>
              </w:pict>
            </mc:Fallback>
          </mc:AlternateContent>
        </w:r>
      </w:ins>
    </w:p>
    <w:p w14:paraId="356689A6" w14:textId="5EBA24D5" w:rsidR="00A52A81" w:rsidRPr="00282787" w:rsidRDefault="00000000" w:rsidP="00A52A81">
      <w:pPr>
        <w:rPr>
          <w:ins w:id="90" w:author="Andrew W Park" w:date="2023-10-13T13:08:00Z"/>
          <w:rFonts w:ascii="Cambria" w:hAnsi="Cambria"/>
        </w:rPr>
      </w:pPr>
      <w:r w:rsidRPr="00DB2F80">
        <w:rPr>
          <w:sz w:val="24"/>
          <w:szCs w:val="24"/>
        </w:rPr>
        <w:t xml:space="preserve"> </w:t>
      </w:r>
      <w:ins w:id="91" w:author="Andrew W Park" w:date="2023-10-13T13:08:00Z">
        <w:r w:rsidR="00A52A81" w:rsidRPr="00282787">
          <w:rPr>
            <w:rFonts w:ascii="Cambria" w:hAnsi="Cambria"/>
          </w:rPr>
          <w:t>Prevalence ratio (</w:t>
        </w:r>
        <w:r w:rsidR="00A52A81" w:rsidRPr="00282787">
          <w:rPr>
            <w:rFonts w:ascii="Cambria" w:hAnsi="Cambria"/>
            <w:i/>
            <w:iCs/>
          </w:rPr>
          <w:sym w:font="Symbol" w:char="F071"/>
        </w:r>
        <w:r w:rsidR="00A52A81" w:rsidRPr="00524E6D">
          <w:rPr>
            <w:rFonts w:ascii="Cambria" w:hAnsi="Cambria"/>
            <w:i/>
            <w:iCs/>
            <w:vertAlign w:val="subscript"/>
          </w:rPr>
          <w:t>t</w:t>
        </w:r>
        <w:r w:rsidR="00A52A81" w:rsidRPr="00282787">
          <w:rPr>
            <w:rFonts w:ascii="Cambria" w:hAnsi="Cambria"/>
          </w:rPr>
          <w:t>)</w:t>
        </w:r>
        <w:r w:rsidR="00A52A81">
          <w:rPr>
            <w:rFonts w:ascii="Cambria" w:hAnsi="Cambria"/>
          </w:rPr>
          <w:t xml:space="preserve"> is defined as</w:t>
        </w:r>
      </w:ins>
    </w:p>
    <w:p w14:paraId="39BB8537" w14:textId="225E0231" w:rsidR="00A52A81" w:rsidRDefault="00A52A81" w:rsidP="00A52A81">
      <w:pPr>
        <w:rPr>
          <w:ins w:id="92" w:author="Andrew W Park" w:date="2023-10-13T13:08:00Z"/>
        </w:rPr>
      </w:pPr>
      <w:ins w:id="93" w:author="Andrew W Park" w:date="2023-10-13T13:08:00Z">
        <w:r>
          <w:rPr>
            <w:rFonts w:ascii="Cambria" w:hAnsi="Cambria"/>
            <w:noProof/>
          </w:rPr>
          <w:drawing>
            <wp:anchor distT="0" distB="0" distL="114300" distR="114300" simplePos="0" relativeHeight="251674624" behindDoc="1" locked="0" layoutInCell="1" allowOverlap="1" wp14:anchorId="3203BD37" wp14:editId="0B86D34B">
              <wp:simplePos x="0" y="0"/>
              <wp:positionH relativeFrom="column">
                <wp:posOffset>3534685</wp:posOffset>
              </wp:positionH>
              <wp:positionV relativeFrom="paragraph">
                <wp:posOffset>21315</wp:posOffset>
              </wp:positionV>
              <wp:extent cx="2109470" cy="2790190"/>
              <wp:effectExtent l="0" t="0" r="0" b="3810"/>
              <wp:wrapTight wrapText="bothSides">
                <wp:wrapPolygon edited="0">
                  <wp:start x="0" y="0"/>
                  <wp:lineTo x="0" y="21531"/>
                  <wp:lineTo x="21457" y="21531"/>
                  <wp:lineTo x="21457" y="0"/>
                  <wp:lineTo x="0" y="0"/>
                </wp:wrapPolygon>
              </wp:wrapTight>
              <wp:docPr id="432495131"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495131" name="Picture 1" descr="A diagram of a graph&#10;&#10;Description automatically generated"/>
                      <pic:cNvPicPr/>
                    </pic:nvPicPr>
                    <pic:blipFill rotWithShape="1">
                      <a:blip r:embed="rId10">
                        <a:extLst>
                          <a:ext uri="{28A0092B-C50C-407E-A947-70E740481C1C}">
                            <a14:useLocalDpi xmlns:a14="http://schemas.microsoft.com/office/drawing/2010/main" val="0"/>
                          </a:ext>
                        </a:extLst>
                      </a:blip>
                      <a:srcRect l="14373" t="11019" r="4627"/>
                      <a:stretch/>
                    </pic:blipFill>
                    <pic:spPr bwMode="auto">
                      <a:xfrm>
                        <a:off x="0" y="0"/>
                        <a:ext cx="2109470" cy="2790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69F255A3" w14:textId="77777777" w:rsidR="00A52A81" w:rsidRPr="00282787" w:rsidRDefault="00A52A81" w:rsidP="00A52A81">
      <w:pPr>
        <w:rPr>
          <w:ins w:id="94" w:author="Andrew W Park" w:date="2023-10-13T13:08:00Z"/>
          <w:rFonts w:eastAsiaTheme="minorEastAsia"/>
        </w:rPr>
      </w:pPr>
      <m:oMathPara>
        <m:oMath>
          <m:sSub>
            <m:sSubPr>
              <m:ctrlPr>
                <w:ins w:id="95" w:author="Andrew W Park" w:date="2023-10-13T13:08:00Z">
                  <w:rPr>
                    <w:rFonts w:ascii="Cambria Math" w:hAnsi="Cambria Math"/>
                    <w:i/>
                  </w:rPr>
                </w:ins>
              </m:ctrlPr>
            </m:sSubPr>
            <m:e>
              <m:r>
                <w:ins w:id="96" w:author="Andrew W Park" w:date="2023-10-13T13:08:00Z">
                  <w:rPr>
                    <w:rFonts w:ascii="Cambria Math" w:hAnsi="Cambria Math"/>
                  </w:rPr>
                  <m:t>θ</m:t>
                </w:ins>
              </m:r>
            </m:e>
            <m:sub>
              <m:r>
                <w:ins w:id="97" w:author="Andrew W Park" w:date="2023-10-13T13:08:00Z">
                  <w:rPr>
                    <w:rFonts w:ascii="Cambria Math" w:hAnsi="Cambria Math"/>
                  </w:rPr>
                  <m:t>t</m:t>
                </w:ins>
              </m:r>
            </m:sub>
          </m:sSub>
          <m:r>
            <w:ins w:id="98" w:author="Andrew W Park" w:date="2023-10-13T13:08:00Z">
              <w:rPr>
                <w:rFonts w:ascii="Cambria Math" w:hAnsi="Cambria Math"/>
              </w:rPr>
              <m:t>=</m:t>
            </w:ins>
          </m:r>
          <m:d>
            <m:dPr>
              <m:begChr m:val="{"/>
              <m:endChr m:val=""/>
              <m:ctrlPr>
                <w:ins w:id="99" w:author="Andrew W Park" w:date="2023-10-13T13:08:00Z">
                  <w:rPr>
                    <w:rFonts w:ascii="Cambria Math" w:hAnsi="Cambria Math"/>
                    <w:i/>
                  </w:rPr>
                </w:ins>
              </m:ctrlPr>
            </m:dPr>
            <m:e>
              <m:m>
                <m:mPr>
                  <m:mcs>
                    <m:mc>
                      <m:mcPr>
                        <m:count m:val="1"/>
                        <m:mcJc m:val="center"/>
                      </m:mcPr>
                    </m:mc>
                  </m:mcs>
                  <m:ctrlPr>
                    <w:ins w:id="100" w:author="Andrew W Park" w:date="2023-10-13T13:08:00Z">
                      <w:rPr>
                        <w:rFonts w:ascii="Cambria Math" w:hAnsi="Cambria Math"/>
                        <w:i/>
                      </w:rPr>
                    </w:ins>
                  </m:ctrlPr>
                </m:mPr>
                <m:mr>
                  <m:e>
                    <m:f>
                      <m:fPr>
                        <m:ctrlPr>
                          <w:ins w:id="101" w:author="Andrew W Park" w:date="2023-10-13T13:08:00Z">
                            <w:rPr>
                              <w:rFonts w:ascii="Cambria Math" w:hAnsi="Cambria Math"/>
                              <w:i/>
                            </w:rPr>
                          </w:ins>
                        </m:ctrlPr>
                      </m:fPr>
                      <m:num>
                        <m:sSub>
                          <m:sSubPr>
                            <m:ctrlPr>
                              <w:ins w:id="102" w:author="Andrew W Park" w:date="2023-10-13T13:08:00Z">
                                <w:rPr>
                                  <w:rFonts w:ascii="Cambria Math" w:hAnsi="Cambria Math"/>
                                  <w:i/>
                                </w:rPr>
                              </w:ins>
                            </m:ctrlPr>
                          </m:sSubPr>
                          <m:e>
                            <m:r>
                              <w:ins w:id="103" w:author="Andrew W Park" w:date="2023-10-13T13:08:00Z">
                                <w:rPr>
                                  <w:rFonts w:ascii="Cambria Math" w:hAnsi="Cambria Math"/>
                                </w:rPr>
                                <m:t>p</m:t>
                              </w:ins>
                            </m:r>
                          </m:e>
                          <m:sub>
                            <m:r>
                              <w:ins w:id="104" w:author="Andrew W Park" w:date="2023-10-13T13:08:00Z">
                                <w:rPr>
                                  <w:rFonts w:ascii="Cambria Math" w:hAnsi="Cambria Math"/>
                                </w:rPr>
                                <m:t>t+1</m:t>
                              </w:ins>
                            </m:r>
                          </m:sub>
                        </m:sSub>
                        <m:r>
                          <w:ins w:id="105" w:author="Andrew W Park" w:date="2023-10-13T13:08:00Z">
                            <w:rPr>
                              <w:rFonts w:ascii="Cambria Math" w:hAnsi="Cambria Math"/>
                            </w:rPr>
                            <m:t>-</m:t>
                          </w:ins>
                        </m:r>
                        <m:sSub>
                          <m:sSubPr>
                            <m:ctrlPr>
                              <w:ins w:id="106" w:author="Andrew W Park" w:date="2023-10-13T13:08:00Z">
                                <w:rPr>
                                  <w:rFonts w:ascii="Cambria Math" w:hAnsi="Cambria Math"/>
                                  <w:i/>
                                </w:rPr>
                              </w:ins>
                            </m:ctrlPr>
                          </m:sSubPr>
                          <m:e>
                            <m:r>
                              <w:ins w:id="107" w:author="Andrew W Park" w:date="2023-10-13T13:08:00Z">
                                <w:rPr>
                                  <w:rFonts w:ascii="Cambria Math" w:hAnsi="Cambria Math"/>
                                </w:rPr>
                                <m:t>p</m:t>
                              </w:ins>
                            </m:r>
                          </m:e>
                          <m:sub>
                            <m:r>
                              <w:ins w:id="108" w:author="Andrew W Park" w:date="2023-10-13T13:08:00Z">
                                <w:rPr>
                                  <w:rFonts w:ascii="Cambria Math" w:hAnsi="Cambria Math"/>
                                </w:rPr>
                                <m:t>t</m:t>
                              </w:ins>
                            </m:r>
                          </m:sub>
                        </m:sSub>
                      </m:num>
                      <m:den>
                        <m:sSub>
                          <m:sSubPr>
                            <m:ctrlPr>
                              <w:ins w:id="109" w:author="Andrew W Park" w:date="2023-10-13T13:08:00Z">
                                <w:rPr>
                                  <w:rFonts w:ascii="Cambria Math" w:hAnsi="Cambria Math"/>
                                  <w:i/>
                                </w:rPr>
                              </w:ins>
                            </m:ctrlPr>
                          </m:sSubPr>
                          <m:e>
                            <m:r>
                              <w:ins w:id="110" w:author="Andrew W Park" w:date="2023-10-13T13:08:00Z">
                                <w:rPr>
                                  <w:rFonts w:ascii="Cambria Math" w:hAnsi="Cambria Math"/>
                                </w:rPr>
                                <m:t>p</m:t>
                              </w:ins>
                            </m:r>
                          </m:e>
                          <m:sub>
                            <m:r>
                              <w:ins w:id="111" w:author="Andrew W Park" w:date="2023-10-13T13:08:00Z">
                                <m:rPr>
                                  <m:sty m:val="p"/>
                                </m:rPr>
                                <w:rPr>
                                  <w:rFonts w:ascii="Cambria Math" w:hAnsi="Cambria Math"/>
                                </w:rPr>
                                <m:t>max</m:t>
                              </w:ins>
                            </m:r>
                          </m:sub>
                        </m:sSub>
                        <m:r>
                          <w:ins w:id="112" w:author="Andrew W Park" w:date="2023-10-13T13:08:00Z">
                            <w:rPr>
                              <w:rFonts w:ascii="Cambria Math" w:hAnsi="Cambria Math"/>
                            </w:rPr>
                            <m:t>-</m:t>
                          </w:ins>
                        </m:r>
                        <m:sSub>
                          <m:sSubPr>
                            <m:ctrlPr>
                              <w:ins w:id="113" w:author="Andrew W Park" w:date="2023-10-13T13:08:00Z">
                                <w:rPr>
                                  <w:rFonts w:ascii="Cambria Math" w:hAnsi="Cambria Math"/>
                                  <w:i/>
                                </w:rPr>
                              </w:ins>
                            </m:ctrlPr>
                          </m:sSubPr>
                          <m:e>
                            <m:r>
                              <w:ins w:id="114" w:author="Andrew W Park" w:date="2023-10-13T13:08:00Z">
                                <w:rPr>
                                  <w:rFonts w:ascii="Cambria Math" w:hAnsi="Cambria Math"/>
                                </w:rPr>
                                <m:t>p</m:t>
                              </w:ins>
                            </m:r>
                          </m:e>
                          <m:sub>
                            <m:r>
                              <w:ins w:id="115" w:author="Andrew W Park" w:date="2023-10-13T13:08:00Z">
                                <w:rPr>
                                  <w:rFonts w:ascii="Cambria Math" w:hAnsi="Cambria Math"/>
                                </w:rPr>
                                <m:t>t</m:t>
                              </w:ins>
                            </m:r>
                          </m:sub>
                        </m:sSub>
                      </m:den>
                    </m:f>
                    <m:r>
                      <w:ins w:id="116" w:author="Andrew W Park" w:date="2023-10-13T13:08:00Z">
                        <m:rPr>
                          <m:sty m:val="p"/>
                        </m:rPr>
                        <w:rPr>
                          <w:rFonts w:ascii="Cambria Math" w:hAnsi="Cambria Math"/>
                        </w:rPr>
                        <m:t xml:space="preserve">         if     </m:t>
                      </w:ins>
                    </m:r>
                    <m:r>
                      <w:ins w:id="117" w:author="Andrew W Park" w:date="2023-10-13T13:08:00Z">
                        <w:rPr>
                          <w:rFonts w:ascii="Cambria Math" w:hAnsi="Cambria Math"/>
                        </w:rPr>
                        <m:t>t,t+1≤</m:t>
                      </w:ins>
                    </m:r>
                    <m:r>
                      <w:ins w:id="118" w:author="Andrew W Park" w:date="2023-10-13T13:08:00Z">
                        <m:rPr>
                          <m:sty m:val="p"/>
                        </m:rPr>
                        <w:rPr>
                          <w:rFonts w:ascii="Cambria Math" w:hAnsi="Cambria Math"/>
                        </w:rPr>
                        <m:t>max</m:t>
                      </w:ins>
                    </m:r>
                  </m:e>
                </m:mr>
                <m:mr>
                  <m:e>
                    <m:r>
                      <w:ins w:id="119" w:author="Andrew W Park" w:date="2023-10-13T13:08:00Z">
                        <w:rPr>
                          <w:rFonts w:ascii="Cambria Math" w:hAnsi="Cambria Math"/>
                        </w:rPr>
                        <m:t>1-</m:t>
                      </w:ins>
                    </m:r>
                    <m:f>
                      <m:fPr>
                        <m:ctrlPr>
                          <w:ins w:id="120" w:author="Andrew W Park" w:date="2023-10-13T13:08:00Z">
                            <w:rPr>
                              <w:rFonts w:ascii="Cambria Math" w:hAnsi="Cambria Math"/>
                              <w:i/>
                            </w:rPr>
                          </w:ins>
                        </m:ctrlPr>
                      </m:fPr>
                      <m:num>
                        <m:sSub>
                          <m:sSubPr>
                            <m:ctrlPr>
                              <w:ins w:id="121" w:author="Andrew W Park" w:date="2023-10-13T13:08:00Z">
                                <w:rPr>
                                  <w:rFonts w:ascii="Cambria Math" w:hAnsi="Cambria Math"/>
                                  <w:i/>
                                </w:rPr>
                              </w:ins>
                            </m:ctrlPr>
                          </m:sSubPr>
                          <m:e>
                            <m:r>
                              <w:ins w:id="122" w:author="Andrew W Park" w:date="2023-10-13T13:08:00Z">
                                <w:rPr>
                                  <w:rFonts w:ascii="Cambria Math" w:hAnsi="Cambria Math"/>
                                </w:rPr>
                                <m:t>p</m:t>
                              </w:ins>
                            </m:r>
                          </m:e>
                          <m:sub>
                            <m:r>
                              <w:ins w:id="123" w:author="Andrew W Park" w:date="2023-10-13T13:08:00Z">
                                <w:rPr>
                                  <w:rFonts w:ascii="Cambria Math" w:hAnsi="Cambria Math"/>
                                </w:rPr>
                                <m:t>t</m:t>
                              </w:ins>
                            </m:r>
                          </m:sub>
                        </m:sSub>
                        <m:r>
                          <w:ins w:id="124" w:author="Andrew W Park" w:date="2023-10-13T13:08:00Z">
                            <w:rPr>
                              <w:rFonts w:ascii="Cambria Math" w:hAnsi="Cambria Math"/>
                            </w:rPr>
                            <m:t>-</m:t>
                          </w:ins>
                        </m:r>
                        <m:sSub>
                          <m:sSubPr>
                            <m:ctrlPr>
                              <w:ins w:id="125" w:author="Andrew W Park" w:date="2023-10-13T13:08:00Z">
                                <w:rPr>
                                  <w:rFonts w:ascii="Cambria Math" w:hAnsi="Cambria Math"/>
                                  <w:i/>
                                </w:rPr>
                              </w:ins>
                            </m:ctrlPr>
                          </m:sSubPr>
                          <m:e>
                            <m:r>
                              <w:ins w:id="126" w:author="Andrew W Park" w:date="2023-10-13T13:08:00Z">
                                <w:rPr>
                                  <w:rFonts w:ascii="Cambria Math" w:hAnsi="Cambria Math"/>
                                </w:rPr>
                                <m:t>p</m:t>
                              </w:ins>
                            </m:r>
                          </m:e>
                          <m:sub>
                            <m:r>
                              <w:ins w:id="127" w:author="Andrew W Park" w:date="2023-10-13T13:08:00Z">
                                <w:rPr>
                                  <w:rFonts w:ascii="Cambria Math" w:hAnsi="Cambria Math"/>
                                </w:rPr>
                                <m:t>t+1</m:t>
                              </w:ins>
                            </m:r>
                          </m:sub>
                        </m:sSub>
                      </m:num>
                      <m:den>
                        <m:sSub>
                          <m:sSubPr>
                            <m:ctrlPr>
                              <w:ins w:id="128" w:author="Andrew W Park" w:date="2023-10-13T13:08:00Z">
                                <w:rPr>
                                  <w:rFonts w:ascii="Cambria Math" w:hAnsi="Cambria Math"/>
                                  <w:i/>
                                </w:rPr>
                              </w:ins>
                            </m:ctrlPr>
                          </m:sSubPr>
                          <m:e>
                            <m:r>
                              <w:ins w:id="129" w:author="Andrew W Park" w:date="2023-10-13T13:08:00Z">
                                <w:rPr>
                                  <w:rFonts w:ascii="Cambria Math" w:hAnsi="Cambria Math"/>
                                </w:rPr>
                                <m:t>p</m:t>
                              </w:ins>
                            </m:r>
                          </m:e>
                          <m:sub>
                            <m:r>
                              <w:ins w:id="130" w:author="Andrew W Park" w:date="2023-10-13T13:08:00Z">
                                <w:rPr>
                                  <w:rFonts w:ascii="Cambria Math" w:hAnsi="Cambria Math"/>
                                </w:rPr>
                                <m:t>t+1</m:t>
                              </w:ins>
                            </m:r>
                          </m:sub>
                        </m:sSub>
                      </m:den>
                    </m:f>
                    <m:r>
                      <w:ins w:id="131" w:author="Andrew W Park" w:date="2023-10-13T13:08:00Z">
                        <w:rPr>
                          <w:rFonts w:ascii="Cambria Math" w:hAnsi="Cambria Math"/>
                        </w:rPr>
                        <m:t xml:space="preserve">     </m:t>
                      </w:ins>
                    </m:r>
                    <m:r>
                      <w:ins w:id="132" w:author="Andrew W Park" w:date="2023-10-13T13:08:00Z">
                        <m:rPr>
                          <m:sty m:val="p"/>
                        </m:rPr>
                        <w:rPr>
                          <w:rFonts w:ascii="Cambria Math" w:hAnsi="Cambria Math"/>
                        </w:rPr>
                        <m:t xml:space="preserve"> if     </m:t>
                      </w:ins>
                    </m:r>
                    <m:r>
                      <w:ins w:id="133" w:author="Andrew W Park" w:date="2023-10-13T13:08:00Z">
                        <w:rPr>
                          <w:rFonts w:ascii="Cambria Math" w:hAnsi="Cambria Math"/>
                        </w:rPr>
                        <m:t>t,t+1≥</m:t>
                      </w:ins>
                    </m:r>
                    <m:r>
                      <w:ins w:id="134" w:author="Andrew W Park" w:date="2023-10-13T13:08:00Z">
                        <m:rPr>
                          <m:sty m:val="p"/>
                        </m:rPr>
                        <w:rPr>
                          <w:rFonts w:ascii="Cambria Math" w:hAnsi="Cambria Math"/>
                        </w:rPr>
                        <m:t>max</m:t>
                      </w:ins>
                    </m:r>
                    <m:r>
                      <w:ins w:id="135" w:author="Andrew W Park" w:date="2023-10-13T13:08:00Z">
                        <w:rPr>
                          <w:rFonts w:ascii="Cambria Math" w:hAnsi="Cambria Math"/>
                        </w:rPr>
                        <m:t xml:space="preserve">    </m:t>
                      </w:ins>
                    </m:r>
                  </m:e>
                </m:mr>
              </m:m>
            </m:e>
          </m:d>
        </m:oMath>
      </m:oMathPara>
    </w:p>
    <w:p w14:paraId="10CC3312" w14:textId="1DCCADF2" w:rsidR="00A52A81" w:rsidRDefault="00A52A81" w:rsidP="00A52A81">
      <w:pPr>
        <w:rPr>
          <w:ins w:id="136" w:author="Andrew W Park" w:date="2023-10-13T13:08:00Z"/>
          <w:rFonts w:eastAsiaTheme="minorEastAsia"/>
        </w:rPr>
      </w:pPr>
    </w:p>
    <w:p w14:paraId="04CFFFC0" w14:textId="13E08B65" w:rsidR="00A52A81" w:rsidRDefault="00A52A81" w:rsidP="00A52A81">
      <w:pPr>
        <w:rPr>
          <w:ins w:id="137" w:author="Andrew W Park" w:date="2023-10-13T13:08:00Z"/>
          <w:rFonts w:ascii="Cambria" w:hAnsi="Cambria"/>
        </w:rPr>
      </w:pPr>
      <w:ins w:id="138" w:author="Andrew W Park" w:date="2023-10-13T13:08:00Z">
        <w:r>
          <w:rPr>
            <w:rFonts w:ascii="Cambria" w:hAnsi="Cambria"/>
          </w:rPr>
          <w:t>where</w:t>
        </w:r>
        <w:r w:rsidRPr="00282787">
          <w:rPr>
            <w:rFonts w:ascii="Cambria" w:hAnsi="Cambria"/>
          </w:rPr>
          <w:t xml:space="preserve"> </w:t>
        </w:r>
        <w:r w:rsidRPr="00282787">
          <w:rPr>
            <w:rFonts w:ascii="Cambria" w:hAnsi="Cambria"/>
            <w:i/>
            <w:iCs/>
          </w:rPr>
          <w:t>t</w:t>
        </w:r>
        <w:r w:rsidRPr="00282787">
          <w:rPr>
            <w:rFonts w:ascii="Cambria" w:hAnsi="Cambria"/>
          </w:rPr>
          <w:t xml:space="preserve"> and </w:t>
        </w:r>
        <w:r w:rsidRPr="00282787">
          <w:rPr>
            <w:rFonts w:ascii="Cambria" w:hAnsi="Cambria"/>
            <w:i/>
            <w:iCs/>
          </w:rPr>
          <w:t>t</w:t>
        </w:r>
        <w:r w:rsidRPr="00282787">
          <w:rPr>
            <w:rFonts w:ascii="Cambria" w:hAnsi="Cambria"/>
          </w:rPr>
          <w:t xml:space="preserve">+1 identify </w:t>
        </w:r>
        <w:r>
          <w:rPr>
            <w:rFonts w:ascii="Cambria" w:hAnsi="Cambria"/>
          </w:rPr>
          <w:t xml:space="preserve">pairs of adjacent months. Prevalence in months </w:t>
        </w:r>
        <w:r w:rsidRPr="00524E6D">
          <w:rPr>
            <w:rFonts w:ascii="Cambria" w:hAnsi="Cambria"/>
            <w:i/>
            <w:iCs/>
          </w:rPr>
          <w:t>t</w:t>
        </w:r>
        <w:r>
          <w:rPr>
            <w:rFonts w:ascii="Cambria" w:hAnsi="Cambria"/>
          </w:rPr>
          <w:t xml:space="preserve">, </w:t>
        </w:r>
        <w:r w:rsidRPr="00524E6D">
          <w:rPr>
            <w:rFonts w:ascii="Cambria" w:hAnsi="Cambria"/>
            <w:i/>
            <w:iCs/>
          </w:rPr>
          <w:t>t</w:t>
        </w:r>
        <w:r>
          <w:rPr>
            <w:rFonts w:ascii="Cambria" w:hAnsi="Cambria"/>
          </w:rPr>
          <w:t xml:space="preserve">+1, and the month (max) corresponding to peak prevalence, are denoted by </w:t>
        </w:r>
        <w:proofErr w:type="spellStart"/>
        <w:r w:rsidRPr="00282787">
          <w:rPr>
            <w:rFonts w:ascii="Cambria" w:hAnsi="Cambria"/>
            <w:i/>
            <w:iCs/>
          </w:rPr>
          <w:t>p</w:t>
        </w:r>
        <w:r w:rsidRPr="00282787">
          <w:rPr>
            <w:rFonts w:ascii="Cambria" w:hAnsi="Cambria"/>
            <w:i/>
            <w:iCs/>
            <w:vertAlign w:val="subscript"/>
          </w:rPr>
          <w:t>t</w:t>
        </w:r>
        <w:proofErr w:type="spellEnd"/>
        <w:r>
          <w:rPr>
            <w:rFonts w:ascii="Cambria" w:hAnsi="Cambria"/>
          </w:rPr>
          <w:t xml:space="preserve">, </w:t>
        </w:r>
        <w:r w:rsidRPr="00282787">
          <w:rPr>
            <w:rFonts w:ascii="Cambria" w:hAnsi="Cambria"/>
            <w:i/>
            <w:iCs/>
          </w:rPr>
          <w:t>p</w:t>
        </w:r>
        <w:r w:rsidRPr="00282787">
          <w:rPr>
            <w:rFonts w:ascii="Cambria" w:hAnsi="Cambria"/>
            <w:i/>
            <w:iCs/>
            <w:vertAlign w:val="subscript"/>
          </w:rPr>
          <w:t>t</w:t>
        </w:r>
        <w:r w:rsidRPr="00282787">
          <w:rPr>
            <w:rFonts w:ascii="Cambria" w:hAnsi="Cambria"/>
            <w:vertAlign w:val="subscript"/>
          </w:rPr>
          <w:t>+1</w:t>
        </w:r>
        <w:r>
          <w:rPr>
            <w:rFonts w:ascii="Cambria" w:hAnsi="Cambria"/>
          </w:rPr>
          <w:t xml:space="preserve">, and </w:t>
        </w:r>
        <w:proofErr w:type="spellStart"/>
        <w:r w:rsidRPr="00282787">
          <w:rPr>
            <w:rFonts w:ascii="Cambria" w:hAnsi="Cambria"/>
            <w:i/>
            <w:iCs/>
          </w:rPr>
          <w:t>p</w:t>
        </w:r>
        <w:r w:rsidRPr="00282787">
          <w:rPr>
            <w:rFonts w:ascii="Cambria" w:hAnsi="Cambria"/>
            <w:vertAlign w:val="subscript"/>
          </w:rPr>
          <w:t>max</w:t>
        </w:r>
        <w:proofErr w:type="spellEnd"/>
        <w:r>
          <w:rPr>
            <w:rFonts w:ascii="Cambria" w:hAnsi="Cambria"/>
          </w:rPr>
          <w:t>,</w:t>
        </w:r>
        <w:r w:rsidRPr="00282787">
          <w:rPr>
            <w:rFonts w:ascii="Cambria" w:hAnsi="Cambria"/>
          </w:rPr>
          <w:t xml:space="preserve"> respectively</w:t>
        </w:r>
        <w:r>
          <w:rPr>
            <w:rFonts w:ascii="Cambria" w:hAnsi="Cambria"/>
          </w:rPr>
          <w:t xml:space="preserve">. </w:t>
        </w:r>
      </w:ins>
    </w:p>
    <w:p w14:paraId="3A9323CB" w14:textId="77777777" w:rsidR="00A52A81" w:rsidRDefault="00A52A81" w:rsidP="00A52A81">
      <w:pPr>
        <w:rPr>
          <w:ins w:id="139" w:author="Andrew W Park" w:date="2023-10-13T13:08:00Z"/>
          <w:rFonts w:ascii="Cambria" w:hAnsi="Cambria"/>
        </w:rPr>
      </w:pPr>
    </w:p>
    <w:p w14:paraId="39D101AE" w14:textId="77777777" w:rsidR="00A52A81" w:rsidRPr="00282787" w:rsidRDefault="00A52A81" w:rsidP="00A52A81">
      <w:pPr>
        <w:rPr>
          <w:ins w:id="140" w:author="Andrew W Park" w:date="2023-10-13T13:08:00Z"/>
          <w:rFonts w:ascii="Cambria" w:hAnsi="Cambria"/>
        </w:rPr>
      </w:pPr>
      <w:ins w:id="141" w:author="Andrew W Park" w:date="2023-10-13T13:08:00Z">
        <w:r>
          <w:rPr>
            <w:rFonts w:ascii="Cambria" w:hAnsi="Cambria"/>
          </w:rPr>
          <w:t xml:space="preserve">In the illustrated example, in month 1, prevalence increases by “a” units out of a possible “b”, and so </w:t>
        </w:r>
        <w:r w:rsidRPr="00D231D9">
          <w:rPr>
            <w:rFonts w:ascii="Cambria" w:hAnsi="Cambria"/>
            <w:i/>
            <w:iCs/>
          </w:rPr>
          <w:sym w:font="Symbol" w:char="F071"/>
        </w:r>
        <w:r w:rsidRPr="00D231D9">
          <w:rPr>
            <w:rFonts w:ascii="Cambria" w:hAnsi="Cambria"/>
            <w:vertAlign w:val="subscript"/>
          </w:rPr>
          <w:t>1</w:t>
        </w:r>
        <w:r>
          <w:rPr>
            <w:rFonts w:ascii="Cambria" w:hAnsi="Cambria"/>
          </w:rPr>
          <w:t xml:space="preserve">=a/b. In month 4, prevalence decreases by “c” units out of a possible “d”, and so </w:t>
        </w:r>
        <w:r w:rsidRPr="00D231D9">
          <w:rPr>
            <w:rFonts w:ascii="Cambria" w:hAnsi="Cambria"/>
            <w:i/>
            <w:iCs/>
          </w:rPr>
          <w:sym w:font="Symbol" w:char="F071"/>
        </w:r>
        <w:r w:rsidRPr="00D231D9">
          <w:rPr>
            <w:rFonts w:ascii="Cambria" w:hAnsi="Cambria"/>
            <w:vertAlign w:val="subscript"/>
          </w:rPr>
          <w:t>4</w:t>
        </w:r>
        <w:r>
          <w:rPr>
            <w:rFonts w:ascii="Cambria" w:hAnsi="Cambria"/>
          </w:rPr>
          <w:t>=1-c/d.</w:t>
        </w:r>
      </w:ins>
    </w:p>
    <w:p w14:paraId="3ADDC9CD" w14:textId="51A1D4B8" w:rsidR="002E6E0F" w:rsidRPr="00DB2F80" w:rsidDel="00A52A81" w:rsidRDefault="00000000" w:rsidP="0040206D">
      <w:pPr>
        <w:spacing w:line="360" w:lineRule="auto"/>
        <w:ind w:firstLine="720"/>
        <w:rPr>
          <w:del w:id="142" w:author="Andrew W Park" w:date="2023-10-13T13:14:00Z"/>
          <w:sz w:val="24"/>
          <w:szCs w:val="24"/>
        </w:rPr>
      </w:pPr>
      <w:del w:id="143" w:author="Andrew W Park" w:date="2023-10-13T13:14:00Z">
        <w:r w:rsidRPr="00DB2F80" w:rsidDel="00A52A81">
          <w:rPr>
            <w:sz w:val="24"/>
            <w:szCs w:val="24"/>
          </w:rPr>
          <w:delText xml:space="preserve">correction for multiple comparisons. </w:delText>
        </w:r>
      </w:del>
    </w:p>
    <w:p w14:paraId="4351C7C7" w14:textId="77777777" w:rsidR="00A60272" w:rsidRPr="00DB2F80" w:rsidDel="000D3489" w:rsidRDefault="00A60272" w:rsidP="0040206D">
      <w:pPr>
        <w:spacing w:line="360" w:lineRule="auto"/>
        <w:ind w:firstLine="720"/>
        <w:rPr>
          <w:del w:id="144" w:author="Andrew W Park" w:date="2023-10-13T13:16:00Z"/>
          <w:sz w:val="24"/>
          <w:szCs w:val="24"/>
        </w:rPr>
      </w:pPr>
    </w:p>
    <w:p w14:paraId="5D9C6FAF" w14:textId="7A4D0951" w:rsidR="002E6E0F" w:rsidRDefault="00554066" w:rsidP="0040206D">
      <w:pPr>
        <w:spacing w:line="360" w:lineRule="auto"/>
        <w:rPr>
          <w:ins w:id="145" w:author="Andrew W Park" w:date="2023-10-06T09:50:00Z"/>
          <w:sz w:val="24"/>
          <w:szCs w:val="24"/>
        </w:rPr>
      </w:pPr>
      <w:del w:id="146" w:author="Andrew W Park" w:date="2023-10-13T13:14:00Z">
        <w:r w:rsidDel="00A52A81">
          <w:rPr>
            <w:noProof/>
            <w:sz w:val="24"/>
            <w:szCs w:val="24"/>
          </w:rPr>
          <w:drawing>
            <wp:inline distT="0" distB="0" distL="0" distR="0" wp14:anchorId="7F614CDD" wp14:editId="786B5BE3">
              <wp:extent cx="5641977" cy="2706624"/>
              <wp:effectExtent l="0" t="0" r="0" b="0"/>
              <wp:docPr id="940822632" name="Picture 1"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822632" name="Picture 1" descr="A math equations on a white background&#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641977" cy="2706624"/>
                      </a:xfrm>
                      <a:prstGeom prst="rect">
                        <a:avLst/>
                      </a:prstGeom>
                    </pic:spPr>
                  </pic:pic>
                </a:graphicData>
              </a:graphic>
            </wp:inline>
          </w:drawing>
        </w:r>
      </w:del>
    </w:p>
    <w:p w14:paraId="795DEC0D" w14:textId="7572485E" w:rsidR="001A12E3" w:rsidRPr="000D3489" w:rsidRDefault="001A12E3" w:rsidP="0040206D">
      <w:pPr>
        <w:spacing w:line="360" w:lineRule="auto"/>
        <w:rPr>
          <w:sz w:val="24"/>
          <w:szCs w:val="24"/>
        </w:rPr>
      </w:pPr>
      <w:ins w:id="147" w:author="Andrew W Park" w:date="2023-10-06T09:50:00Z">
        <w:r>
          <w:rPr>
            <w:sz w:val="24"/>
            <w:szCs w:val="24"/>
          </w:rPr>
          <w:t xml:space="preserve">Box. 1: </w:t>
        </w:r>
      </w:ins>
      <w:ins w:id="148" w:author="Andrew W Park" w:date="2023-10-13T13:15:00Z">
        <w:r w:rsidR="00A52A81">
          <w:rPr>
            <w:sz w:val="24"/>
            <w:szCs w:val="24"/>
          </w:rPr>
          <w:t>Definition of the prevalence ratio metric (</w:t>
        </w:r>
        <w:r w:rsidR="00A52A81" w:rsidRPr="00F244D7">
          <w:rPr>
            <w:i/>
            <w:iCs/>
            <w:sz w:val="24"/>
            <w:szCs w:val="24"/>
          </w:rPr>
          <w:sym w:font="Symbol" w:char="F071"/>
        </w:r>
        <w:r w:rsidR="00A52A81">
          <w:rPr>
            <w:i/>
            <w:iCs/>
            <w:sz w:val="24"/>
            <w:szCs w:val="24"/>
          </w:rPr>
          <w:t>)</w:t>
        </w:r>
      </w:ins>
      <w:ins w:id="149" w:author="Andrew W Park" w:date="2023-10-13T13:17:00Z">
        <w:r w:rsidR="000D3489">
          <w:rPr>
            <w:sz w:val="24"/>
            <w:szCs w:val="24"/>
          </w:rPr>
          <w:t xml:space="preserve"> and a worked example of values before and after an epizootic peak.</w:t>
        </w:r>
      </w:ins>
    </w:p>
    <w:p w14:paraId="557563B7" w14:textId="77777777" w:rsidR="002E6E0F" w:rsidRPr="00DB2F80" w:rsidRDefault="00000000" w:rsidP="0040206D">
      <w:pPr>
        <w:pStyle w:val="Heading2"/>
        <w:spacing w:line="360" w:lineRule="auto"/>
        <w:rPr>
          <w:b/>
          <w:bCs/>
          <w:sz w:val="24"/>
          <w:szCs w:val="24"/>
        </w:rPr>
      </w:pPr>
      <w:bookmarkStart w:id="150" w:name="_eooihxbffjma" w:colFirst="0" w:colLast="0"/>
      <w:bookmarkEnd w:id="150"/>
      <w:r w:rsidRPr="00DB2F80">
        <w:rPr>
          <w:b/>
          <w:bCs/>
          <w:sz w:val="24"/>
          <w:szCs w:val="24"/>
        </w:rPr>
        <w:lastRenderedPageBreak/>
        <w:t>Transmission model</w:t>
      </w:r>
    </w:p>
    <w:p w14:paraId="137F46D7" w14:textId="2B753155" w:rsidR="002E6E0F" w:rsidRPr="00DB2F80" w:rsidRDefault="00000000"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0A46F0" w:rsidRPr="00DB2F80">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0E235C">
        <w:rPr>
          <w:noProof/>
          <w:sz w:val="24"/>
          <w:szCs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0A46F0" w:rsidRPr="00DB2F80">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12A204D2" w:rsidR="002E6E0F" w:rsidRPr="00DB2F80" w:rsidRDefault="00000000"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0A46F0" w:rsidRPr="00DB2F80">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sidRPr="00DB2F80">
        <w:rPr>
          <w:rFonts w:ascii="Cambria Math" w:hAnsi="Cambria Math" w:cs="Cambria Math"/>
          <w:sz w:val="24"/>
          <w:szCs w:val="24"/>
        </w:rPr>
        <w:instrText>ℛ</w:instrText>
      </w:r>
      <w:r w:rsidR="000A46F0" w:rsidRPr="00DB2F80">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0A46F0" w:rsidRPr="00DB2F80">
        <w:rPr>
          <w:sz w:val="24"/>
          <w:szCs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0A46F0" w:rsidRPr="00DB2F80">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0A46F0" w:rsidRPr="00DB2F80">
        <w:rPr>
          <w:sz w:val="24"/>
          <w:szCs w:val="24"/>
        </w:rPr>
        <w:t>(Dobson, 2004)</w:t>
      </w:r>
      <w:r w:rsidRPr="00DB2F80">
        <w:rPr>
          <w:sz w:val="24"/>
          <w:szCs w:val="24"/>
        </w:rPr>
        <w:fldChar w:fldCharType="end"/>
      </w:r>
      <w:r w:rsidRPr="00DB2F80">
        <w:rPr>
          <w:sz w:val="24"/>
          <w:szCs w:val="24"/>
        </w:rPr>
        <w:t xml:space="preserve">, hereafter referred to as </w:t>
      </w:r>
      <w:r w:rsidRPr="00DB2F80">
        <w:rPr>
          <w:i/>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00DB2F80">
        <w:rPr>
          <w:i/>
          <w:sz w:val="24"/>
          <w:szCs w:val="24"/>
        </w:rPr>
        <w:t>R</w:t>
      </w:r>
      <w:r w:rsidRPr="00DB2F80">
        <w:rPr>
          <w:sz w:val="24"/>
          <w:szCs w:val="24"/>
          <w:vertAlign w:val="subscript"/>
        </w:rPr>
        <w:t>0</w:t>
      </w:r>
      <w:r w:rsidRPr="00DB2F80">
        <w:rPr>
          <w:sz w:val="24"/>
          <w:szCs w:val="24"/>
        </w:rPr>
        <w:t xml:space="preserve">&gt;1). Consequently, we determined how the boundary </w:t>
      </w:r>
      <w:r w:rsidRPr="00DB2F80">
        <w:rPr>
          <w:i/>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4 manipulated communities that were each designed to make the communities more suitable for pathogen invasion. The reference community had an equal number of both species, a total host abundance of 150 </w:t>
      </w:r>
      <w:r w:rsidRPr="00DB2F80">
        <w:rPr>
          <w:sz w:val="24"/>
          <w:szCs w:val="24"/>
        </w:rPr>
        <w:lastRenderedPageBreak/>
        <w:t>individuals, and a viral half-life of 1.35 days. Viral half-life was calculated as</w:t>
      </w:r>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xml:space="preserve">)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00DB2F80">
        <w:rPr>
          <w:i/>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00DB2F80">
        <w:rPr>
          <w:i/>
          <w:sz w:val="24"/>
          <w:szCs w:val="24"/>
        </w:rPr>
        <w:t>R</w:t>
      </w:r>
      <w:r w:rsidRPr="00DB2F80">
        <w:rPr>
          <w:sz w:val="24"/>
          <w:szCs w:val="24"/>
          <w:vertAlign w:val="subscript"/>
        </w:rPr>
        <w:t>0</w:t>
      </w:r>
      <w:r w:rsidRPr="00DB2F80">
        <w:rPr>
          <w:sz w:val="24"/>
          <w:szCs w:val="24"/>
        </w:rPr>
        <w:t>&lt;1). In addition, we observed the dynamics of these systems by numerically solving them over time in order to identify when peaks occurred and how high incidence was at those peaks.</w:t>
      </w:r>
    </w:p>
    <w:p w14:paraId="241DC45F" w14:textId="77777777" w:rsidR="002E6E0F" w:rsidRPr="00DB2F80" w:rsidRDefault="00000000" w:rsidP="0040206D">
      <w:pPr>
        <w:pStyle w:val="Heading2"/>
        <w:spacing w:line="360" w:lineRule="auto"/>
        <w:rPr>
          <w:b/>
          <w:bCs/>
          <w:sz w:val="24"/>
          <w:szCs w:val="24"/>
        </w:rPr>
      </w:pPr>
      <w:bookmarkStart w:id="151" w:name="_hlg486u4ytv" w:colFirst="0" w:colLast="0"/>
      <w:bookmarkEnd w:id="151"/>
      <w:r w:rsidRPr="00DB2F80">
        <w:rPr>
          <w:b/>
          <w:bCs/>
          <w:sz w:val="24"/>
          <w:szCs w:val="24"/>
        </w:rPr>
        <w:t>Community competence, host abundance, and water temperature</w:t>
      </w:r>
    </w:p>
    <w:p w14:paraId="09EC3482" w14:textId="26E9DF84" w:rsidR="002E6E0F" w:rsidRPr="00DB2F80" w:rsidRDefault="00000000"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s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0A46F0" w:rsidRPr="00DB2F80">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0A46F0" w:rsidRPr="00DB2F80">
        <w:rPr>
          <w:sz w:val="24"/>
          <w:szCs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they are ecologically distinct </w:t>
      </w:r>
      <w:r w:rsidRPr="00DB2F80">
        <w:rPr>
          <w:sz w:val="24"/>
          <w:szCs w:val="24"/>
        </w:rPr>
        <w:lastRenderedPageBreak/>
        <w:t>from other species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000000" w:rsidP="0040206D">
      <w:pPr>
        <w:pStyle w:val="Heading1"/>
        <w:spacing w:line="360" w:lineRule="auto"/>
        <w:rPr>
          <w:b/>
          <w:bCs/>
          <w:sz w:val="28"/>
          <w:szCs w:val="28"/>
        </w:rPr>
      </w:pPr>
      <w:bookmarkStart w:id="152" w:name="_duqqz2ezm5dj" w:colFirst="0" w:colLast="0"/>
      <w:bookmarkEnd w:id="152"/>
      <w:r w:rsidRPr="00DB2F80">
        <w:rPr>
          <w:b/>
          <w:bCs/>
          <w:sz w:val="28"/>
          <w:szCs w:val="28"/>
        </w:rPr>
        <w:t>Results</w:t>
      </w:r>
    </w:p>
    <w:p w14:paraId="37F7F8DF" w14:textId="77777777" w:rsidR="002E6E0F" w:rsidRPr="00DB2F80" w:rsidRDefault="00000000" w:rsidP="0040206D">
      <w:pPr>
        <w:pStyle w:val="Heading2"/>
        <w:spacing w:line="360" w:lineRule="auto"/>
        <w:rPr>
          <w:b/>
          <w:bCs/>
          <w:sz w:val="24"/>
          <w:szCs w:val="24"/>
        </w:rPr>
      </w:pPr>
      <w:bookmarkStart w:id="153" w:name="_d6c6k1e98qe6" w:colFirst="0" w:colLast="0"/>
      <w:bookmarkEnd w:id="153"/>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3F134C5E" w14:textId="63B4D90D" w:rsidR="002E6E0F" w:rsidRPr="00DB2F80" w:rsidRDefault="00000000" w:rsidP="0040206D">
      <w:pPr>
        <w:spacing w:line="360" w:lineRule="auto"/>
        <w:ind w:firstLine="720"/>
        <w:rPr>
          <w:sz w:val="24"/>
          <w:szCs w:val="24"/>
        </w:rPr>
      </w:pPr>
      <w:r w:rsidRPr="00DB2F80">
        <w:rPr>
          <w:sz w:val="24"/>
          <w:szCs w:val="24"/>
        </w:rPr>
        <w:t xml:space="preserve">Host community composition, host abundance, and mean water temperature varied across space and time. After ordinating sites according to community composition via PCA, a trend emerges whereby community competence peaks for certain communities and then levels off (Figure 1). These peak communities are typically associated with earlier months (Supplementary Figure 2) and higher host abundances (Figure 1; size) and suggest that certain times and locations may exhibit ‘perfect storms’ in which separate factors that promote transmission (high community competence, high abundance, and </w:t>
      </w:r>
      <w:commentRangeStart w:id="154"/>
      <w:commentRangeStart w:id="155"/>
      <w:r w:rsidRPr="00DB2F80">
        <w:rPr>
          <w:sz w:val="24"/>
          <w:szCs w:val="24"/>
        </w:rPr>
        <w:t xml:space="preserve">lower water temperature </w:t>
      </w:r>
      <w:commentRangeEnd w:id="154"/>
      <w:r w:rsidR="00C77E17">
        <w:rPr>
          <w:rStyle w:val="CommentReference"/>
        </w:rPr>
        <w:commentReference w:id="154"/>
      </w:r>
      <w:commentRangeEnd w:id="155"/>
      <w:r w:rsidR="00C007ED">
        <w:rPr>
          <w:rStyle w:val="CommentReference"/>
        </w:rPr>
        <w:commentReference w:id="155"/>
      </w:r>
      <w:r w:rsidRPr="00DB2F80">
        <w:rPr>
          <w:sz w:val="24"/>
          <w:szCs w:val="24"/>
        </w:rPr>
        <w:t>resulting in lower rates of viral degradation) co-occur.</w:t>
      </w:r>
    </w:p>
    <w:p w14:paraId="62658551" w14:textId="77777777" w:rsidR="002E6E0F" w:rsidRPr="00DB2F80" w:rsidRDefault="00000000" w:rsidP="0040206D">
      <w:pPr>
        <w:spacing w:line="360" w:lineRule="auto"/>
        <w:rPr>
          <w:sz w:val="24"/>
          <w:szCs w:val="24"/>
        </w:rPr>
      </w:pPr>
      <w:r w:rsidRPr="00DB2F80">
        <w:rPr>
          <w:noProof/>
          <w:sz w:val="24"/>
          <w:szCs w:val="24"/>
        </w:rPr>
        <w:lastRenderedPageBreak/>
        <w:drawing>
          <wp:inline distT="114300" distB="114300" distL="114300" distR="114300" wp14:anchorId="12D733A0" wp14:editId="64E44E4D">
            <wp:extent cx="5943600" cy="3670300"/>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943600" cy="3670300"/>
                    </a:xfrm>
                    <a:prstGeom prst="rect">
                      <a:avLst/>
                    </a:prstGeom>
                    <a:ln/>
                  </pic:spPr>
                </pic:pic>
              </a:graphicData>
            </a:graphic>
          </wp:inline>
        </w:drawing>
      </w:r>
    </w:p>
    <w:p w14:paraId="38C38369" w14:textId="67B53B7C" w:rsidR="002E6E0F" w:rsidRPr="00DB2F80" w:rsidRDefault="00000000" w:rsidP="00DB2F80">
      <w:pPr>
        <w:rPr>
          <w:sz w:val="24"/>
          <w:szCs w:val="24"/>
        </w:rPr>
      </w:pPr>
      <w:r w:rsidRPr="00DB2F80">
        <w:rPr>
          <w:b/>
          <w:sz w:val="24"/>
          <w:szCs w:val="24"/>
        </w:rPr>
        <w:t>Figure 1:</w:t>
      </w:r>
      <w:r w:rsidRPr="00DB2F80">
        <w:rPr>
          <w:sz w:val="24"/>
          <w:szCs w:val="24"/>
        </w:rPr>
        <w:t xml:space="preserve"> </w:t>
      </w:r>
      <w:r w:rsidRPr="00DB2F80">
        <w:rPr>
          <w:b/>
          <w:sz w:val="24"/>
          <w:szCs w:val="24"/>
        </w:rPr>
        <w:t xml:space="preserve">Relationship between Community Competence of sites ranked according to Principal Component 1 Scores. </w:t>
      </w:r>
      <w:r w:rsidRPr="00DB2F80">
        <w:rPr>
          <w:sz w:val="24"/>
          <w:szCs w:val="24"/>
        </w:rPr>
        <w:t>Similar community compositions result in similar values of community competence. Sampling months are represented by color and wetland IDs are represented by symbols. The size of each community is shown by the relative size of each point.</w:t>
      </w:r>
    </w:p>
    <w:p w14:paraId="55B57634" w14:textId="77777777" w:rsidR="002E6E0F" w:rsidRPr="00DB2F80" w:rsidRDefault="002E6E0F" w:rsidP="0040206D">
      <w:pPr>
        <w:spacing w:line="360" w:lineRule="auto"/>
        <w:rPr>
          <w:sz w:val="24"/>
          <w:szCs w:val="24"/>
        </w:rPr>
      </w:pPr>
    </w:p>
    <w:p w14:paraId="2D849E01" w14:textId="10215016" w:rsidR="002E6E0F" w:rsidRPr="00DB2F80" w:rsidRDefault="00000000" w:rsidP="0040206D">
      <w:pPr>
        <w:spacing w:line="360" w:lineRule="auto"/>
        <w:ind w:firstLine="720"/>
        <w:rPr>
          <w:sz w:val="24"/>
          <w:szCs w:val="24"/>
        </w:rPr>
      </w:pPr>
      <w:r w:rsidRPr="00DB2F80">
        <w:rPr>
          <w:sz w:val="24"/>
          <w:szCs w:val="24"/>
        </w:rPr>
        <w:t>When analyzing the relationship between these factors and relative changes in infection prevalence (prevalence ratio), community competence</w:t>
      </w:r>
      <w:r w:rsidR="00554066">
        <w:rPr>
          <w:sz w:val="24"/>
          <w:szCs w:val="24"/>
        </w:rPr>
        <w:t xml:space="preserve"> and</w:t>
      </w:r>
      <w:r w:rsidRPr="00DB2F80">
        <w:rPr>
          <w:sz w:val="24"/>
          <w:szCs w:val="24"/>
        </w:rPr>
        <w:t xml:space="preserve"> host abundance both exhibit significant positive relationships with the prevalence ratio (Figure 2, Spearman correlations:</w:t>
      </w:r>
      <w:r w:rsidR="0040206D" w:rsidRPr="00DB2F80">
        <w:rPr>
          <w:sz w:val="24"/>
          <w:szCs w:val="24"/>
        </w:rPr>
        <w:t xml:space="preserve"> </w:t>
      </w:r>
      <w:r w:rsidRPr="00DB2F80">
        <w:rPr>
          <w:sz w:val="24"/>
          <w:szCs w:val="24"/>
        </w:rPr>
        <w:t>community competence P&lt;0.0</w:t>
      </w:r>
      <w:r w:rsidR="00554066">
        <w:rPr>
          <w:sz w:val="24"/>
          <w:szCs w:val="24"/>
        </w:rPr>
        <w:t>0</w:t>
      </w:r>
      <w:r w:rsidRPr="00DB2F80">
        <w:rPr>
          <w:sz w:val="24"/>
          <w:szCs w:val="24"/>
        </w:rPr>
        <w:t xml:space="preserve">1, host abundance P&lt;0.001). The direction of the relationship between prevalence and mean water temperature aligns with predictions but is not significant (Figure 2, Spearman correlation P=0.1). </w:t>
      </w:r>
    </w:p>
    <w:p w14:paraId="53AE6288" w14:textId="4BD2E0BA" w:rsidR="002E6E0F" w:rsidRPr="00DB2F80" w:rsidRDefault="00554066" w:rsidP="0040206D">
      <w:pPr>
        <w:spacing w:line="360" w:lineRule="auto"/>
        <w:rPr>
          <w:sz w:val="24"/>
          <w:szCs w:val="24"/>
        </w:rPr>
      </w:pPr>
      <w:r>
        <w:rPr>
          <w:noProof/>
          <w:sz w:val="24"/>
          <w:szCs w:val="24"/>
        </w:rPr>
        <w:lastRenderedPageBreak/>
        <w:drawing>
          <wp:inline distT="0" distB="0" distL="0" distR="0" wp14:anchorId="74042E29" wp14:editId="410A125E">
            <wp:extent cx="5943600" cy="3674110"/>
            <wp:effectExtent l="0" t="0" r="0" b="0"/>
            <wp:docPr id="1919881545" name="Picture 2" descr="A diagram of different level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81545" name="Picture 2" descr="A diagram of different levels of growt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501A51CD" w14:textId="77777777" w:rsidR="00DB2F80" w:rsidRDefault="00000000" w:rsidP="00DB2F80">
      <w:pPr>
        <w:rPr>
          <w:sz w:val="24"/>
          <w:szCs w:val="24"/>
        </w:rPr>
      </w:pPr>
      <w:r w:rsidRPr="00DB2F80">
        <w:rPr>
          <w:b/>
          <w:sz w:val="24"/>
          <w:szCs w:val="24"/>
        </w:rPr>
        <w:t xml:space="preserve">Figure 2: Correlations between prevalence ratio and community competence, community size, and mean water temperature. </w:t>
      </w:r>
      <w:r w:rsidRPr="00DB2F80">
        <w:rPr>
          <w:sz w:val="24"/>
          <w:szCs w:val="24"/>
        </w:rPr>
        <w:t>Community competence and community size correlated positively with prevalence ratio while mean water temperature did not have a significant relationship. Each point represents a single month-site combination.</w:t>
      </w:r>
      <w:bookmarkStart w:id="156" w:name="_o9a017k11u38" w:colFirst="0" w:colLast="0"/>
      <w:bookmarkEnd w:id="156"/>
    </w:p>
    <w:p w14:paraId="48D2DF3B" w14:textId="77777777" w:rsidR="00DB2F80" w:rsidRDefault="00DB2F80" w:rsidP="00DB2F80">
      <w:pPr>
        <w:rPr>
          <w:sz w:val="24"/>
          <w:szCs w:val="24"/>
        </w:rPr>
      </w:pPr>
    </w:p>
    <w:p w14:paraId="43AE80AE" w14:textId="30625E92" w:rsidR="002E6E0F" w:rsidRPr="00DB2F80" w:rsidRDefault="00000000" w:rsidP="00DB2F80">
      <w:pPr>
        <w:rPr>
          <w:sz w:val="24"/>
          <w:szCs w:val="24"/>
        </w:rPr>
      </w:pPr>
      <w:r w:rsidRPr="00DB2F80">
        <w:rPr>
          <w:b/>
          <w:bCs/>
          <w:sz w:val="24"/>
          <w:szCs w:val="24"/>
        </w:rPr>
        <w:t>Multi-species multimodal transmission model</w:t>
      </w:r>
    </w:p>
    <w:p w14:paraId="125857B7" w14:textId="787214A3" w:rsidR="00DB2F80" w:rsidRPr="00DB2F80" w:rsidRDefault="00000000" w:rsidP="00DB2F80">
      <w:pPr>
        <w:spacing w:line="360" w:lineRule="auto"/>
        <w:ind w:firstLine="720"/>
        <w:rPr>
          <w:sz w:val="24"/>
          <w:szCs w:val="24"/>
        </w:rPr>
      </w:pPr>
      <w:r w:rsidRPr="00DB2F80">
        <w:rPr>
          <w:sz w:val="24"/>
          <w:szCs w:val="24"/>
        </w:rPr>
        <w:t xml:space="preserve">In the transmission model, community composition, host abundance, and viral half-life are all important promoters of </w:t>
      </w:r>
      <w:r w:rsidR="0040206D" w:rsidRPr="00DB2F80">
        <w:rPr>
          <w:sz w:val="24"/>
          <w:szCs w:val="24"/>
        </w:rPr>
        <w:t>transmission,</w:t>
      </w:r>
      <w:r w:rsidRPr="00DB2F8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versus contact transmission (Figure 3</w:t>
      </w:r>
      <w:r w:rsidR="00187DCA" w:rsidRPr="00DB2F80">
        <w:rPr>
          <w:sz w:val="24"/>
          <w:szCs w:val="24"/>
        </w:rPr>
        <w:t>A</w:t>
      </w:r>
      <w:r w:rsidRPr="00DB2F8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w:t>
      </w:r>
      <w:r w:rsidRPr="00DB2F80">
        <w:rPr>
          <w:sz w:val="24"/>
          <w:szCs w:val="24"/>
        </w:rPr>
        <w:lastRenderedPageBreak/>
        <w:t xml:space="preserve">promoters results in an increase in parameter space that is much greater than any individual factor alone. When observing the dynamics of these communities over time, each factor causes epizootics to occur earlier and with higher intensity (Figure </w:t>
      </w:r>
      <w:r w:rsidR="00187DCA" w:rsidRPr="00DB2F80">
        <w:rPr>
          <w:sz w:val="24"/>
          <w:szCs w:val="24"/>
        </w:rPr>
        <w:t>3B</w:t>
      </w:r>
      <w:r w:rsidRPr="00DB2F80">
        <w:rPr>
          <w:sz w:val="24"/>
          <w:szCs w:val="24"/>
        </w:rPr>
        <w:t>).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r w:rsidR="00DB2F80" w:rsidRPr="00DB2F80">
        <w:rPr>
          <w:sz w:val="24"/>
          <w:szCs w:val="24"/>
        </w:rPr>
        <w:br w:type="page"/>
      </w:r>
    </w:p>
    <w:p w14:paraId="7336E5A5" w14:textId="7E94178C" w:rsidR="002E6E0F" w:rsidRPr="00DB2F80" w:rsidRDefault="00C74CA9" w:rsidP="0040206D">
      <w:pPr>
        <w:spacing w:line="360" w:lineRule="auto"/>
        <w:rPr>
          <w:sz w:val="24"/>
          <w:szCs w:val="24"/>
        </w:rPr>
      </w:pPr>
      <w:r w:rsidRPr="00DB2F80">
        <w:rPr>
          <w:noProof/>
          <w:sz w:val="24"/>
          <w:szCs w:val="24"/>
        </w:rPr>
        <w:lastRenderedPageBreak/>
        <mc:AlternateContent>
          <mc:Choice Requires="wps">
            <w:drawing>
              <wp:anchor distT="0" distB="0" distL="114300" distR="114300" simplePos="0" relativeHeight="251661312" behindDoc="0" locked="0" layoutInCell="1" allowOverlap="1" wp14:anchorId="5A328CB2" wp14:editId="4DED5C27">
                <wp:simplePos x="0" y="0"/>
                <wp:positionH relativeFrom="column">
                  <wp:posOffset>2798163</wp:posOffset>
                </wp:positionH>
                <wp:positionV relativeFrom="paragraph">
                  <wp:posOffset>106003</wp:posOffset>
                </wp:positionV>
                <wp:extent cx="389744" cy="359171"/>
                <wp:effectExtent l="0" t="0" r="4445" b="0"/>
                <wp:wrapNone/>
                <wp:docPr id="13475713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25DD4DDD" w14:textId="56CD2A97" w:rsidR="00C74CA9" w:rsidRPr="00C74CA9" w:rsidRDefault="00C74CA9" w:rsidP="00C74CA9">
                            <w:pPr>
                              <w:rPr>
                                <w:sz w:val="36"/>
                                <w:szCs w:val="36"/>
                                <w:lang w:val="en-US"/>
                              </w:rPr>
                            </w:pPr>
                            <w:r>
                              <w:rPr>
                                <w:sz w:val="36"/>
                                <w:szCs w:val="36"/>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328CB2" id="_x0000_t202" coordsize="21600,21600" o:spt="202" path="m,l,21600r21600,l21600,xe">
                <v:stroke joinstyle="miter"/>
                <v:path gradientshapeok="t" o:connecttype="rect"/>
              </v:shapetype>
              <v:shape id="Text Box 1" o:spid="_x0000_s1026" type="#_x0000_t202" style="position:absolute;margin-left:220.35pt;margin-top:8.35pt;width:30.7pt;height:2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" fillcolor="white [3201]" stroked="f" strokeweight=".5pt">
                <v:textbox>
                  <w:txbxContent>
                    <w:p w14:paraId="25DD4DDD" w14:textId="56CD2A97" w:rsidR="00C74CA9" w:rsidRPr="00C74CA9" w:rsidRDefault="00C74CA9" w:rsidP="00C74CA9">
                      <w:pPr>
                        <w:rPr>
                          <w:sz w:val="36"/>
                          <w:szCs w:val="36"/>
                          <w:lang w:val="en-US"/>
                        </w:rPr>
                      </w:pPr>
                      <w:r>
                        <w:rPr>
                          <w:sz w:val="36"/>
                          <w:szCs w:val="36"/>
                          <w:lang w:val="en-US"/>
                        </w:rPr>
                        <w:t>B</w:t>
                      </w:r>
                    </w:p>
                  </w:txbxContent>
                </v:textbox>
              </v:shape>
            </w:pict>
          </mc:Fallback>
        </mc:AlternateContent>
      </w:r>
      <w:r w:rsidRPr="00DB2F80">
        <w:rPr>
          <w:noProof/>
          <w:sz w:val="24"/>
          <w:szCs w:val="24"/>
        </w:rPr>
        <mc:AlternateContent>
          <mc:Choice Requires="wps">
            <w:drawing>
              <wp:anchor distT="0" distB="0" distL="114300" distR="114300" simplePos="0" relativeHeight="251659264" behindDoc="0" locked="0" layoutInCell="1" allowOverlap="1" wp14:anchorId="4CFFEB36" wp14:editId="75E3F383">
                <wp:simplePos x="0" y="0"/>
                <wp:positionH relativeFrom="column">
                  <wp:posOffset>0</wp:posOffset>
                </wp:positionH>
                <wp:positionV relativeFrom="paragraph">
                  <wp:posOffset>103962</wp:posOffset>
                </wp:positionV>
                <wp:extent cx="389744" cy="359171"/>
                <wp:effectExtent l="0" t="0" r="4445" b="0"/>
                <wp:wrapNone/>
                <wp:docPr id="182902851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16CD2F79" w14:textId="5449B83D" w:rsidR="00C74CA9" w:rsidRPr="00C74CA9" w:rsidRDefault="00C74CA9">
                            <w:pPr>
                              <w:rPr>
                                <w:sz w:val="36"/>
                                <w:szCs w:val="36"/>
                                <w:lang w:val="en-US"/>
                              </w:rPr>
                            </w:pPr>
                            <w:r w:rsidRPr="00C74CA9">
                              <w:rPr>
                                <w:sz w:val="36"/>
                                <w:szCs w:val="36"/>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FEB36" id="_x0000_s1027" type="#_x0000_t202" style="position:absolute;margin-left:0;margin-top:8.2pt;width:30.7pt;height:2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" fillcolor="white [3201]" stroked="f" strokeweight=".5pt">
                <v:textbox>
                  <w:txbxContent>
                    <w:p w14:paraId="16CD2F79" w14:textId="5449B83D" w:rsidR="00C74CA9" w:rsidRPr="00C74CA9" w:rsidRDefault="00C74CA9">
                      <w:pPr>
                        <w:rPr>
                          <w:sz w:val="36"/>
                          <w:szCs w:val="36"/>
                          <w:lang w:val="en-US"/>
                        </w:rPr>
                      </w:pPr>
                      <w:r w:rsidRPr="00C74CA9">
                        <w:rPr>
                          <w:sz w:val="36"/>
                          <w:szCs w:val="36"/>
                          <w:lang w:val="en-US"/>
                        </w:rPr>
                        <w:t>A</w:t>
                      </w:r>
                    </w:p>
                  </w:txbxContent>
                </v:textbox>
              </v:shape>
            </w:pict>
          </mc:Fallback>
        </mc:AlternateContent>
      </w:r>
    </w:p>
    <w:p w14:paraId="1C14D2A5" w14:textId="10339780" w:rsidR="002E6E0F" w:rsidRPr="00DB2F80" w:rsidRDefault="00BA751B" w:rsidP="0040206D">
      <w:pPr>
        <w:spacing w:line="360" w:lineRule="auto"/>
        <w:rPr>
          <w:sz w:val="24"/>
          <w:szCs w:val="24"/>
        </w:rPr>
      </w:pPr>
      <w:r w:rsidRPr="00DB2F80">
        <w:rPr>
          <w:noProof/>
          <w:sz w:val="24"/>
          <w:szCs w:val="24"/>
        </w:rPr>
        <w:drawing>
          <wp:inline distT="0" distB="0" distL="0" distR="0" wp14:anchorId="55535554" wp14:editId="5A0B59D3">
            <wp:extent cx="5943600" cy="3674110"/>
            <wp:effectExtent l="0" t="0" r="0" b="0"/>
            <wp:docPr id="28813629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136297" name="Picture 2" descr="A graph of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65E1C667" w14:textId="254B5F2E" w:rsidR="002E6E0F" w:rsidRPr="00DB2F80" w:rsidRDefault="002E6E0F" w:rsidP="0040206D">
      <w:pPr>
        <w:spacing w:line="360" w:lineRule="auto"/>
        <w:rPr>
          <w:sz w:val="24"/>
          <w:szCs w:val="24"/>
        </w:rPr>
      </w:pPr>
    </w:p>
    <w:p w14:paraId="2020561C" w14:textId="77777777" w:rsidR="00DB2F80" w:rsidRDefault="00000000" w:rsidP="00DB2F80">
      <w:pPr>
        <w:rPr>
          <w:sz w:val="24"/>
          <w:szCs w:val="24"/>
        </w:rPr>
      </w:pPr>
      <w:r w:rsidRPr="00DB2F80">
        <w:rPr>
          <w:b/>
          <w:sz w:val="24"/>
          <w:szCs w:val="24"/>
        </w:rPr>
        <w:t xml:space="preserve">Figure 3: </w:t>
      </w:r>
      <w:r w:rsidR="00C74CA9" w:rsidRPr="00DB2F80">
        <w:rPr>
          <w:b/>
          <w:sz w:val="24"/>
          <w:szCs w:val="24"/>
        </w:rPr>
        <w:t xml:space="preserve">(A) </w:t>
      </w:r>
      <w:r w:rsidRPr="00DB2F80">
        <w:rPr>
          <w:b/>
          <w:sz w:val="24"/>
          <w:szCs w:val="24"/>
        </w:rPr>
        <w:t>Threshold of invasion under different conditions</w:t>
      </w:r>
      <w:r w:rsidR="00C74CA9" w:rsidRPr="00DB2F80">
        <w:rPr>
          <w:b/>
          <w:sz w:val="24"/>
          <w:szCs w:val="24"/>
        </w:rPr>
        <w:t xml:space="preserve"> and (B) corresponding transmission dynamics</w:t>
      </w:r>
      <w:r w:rsidRPr="00DB2F80">
        <w:rPr>
          <w:b/>
          <w:sz w:val="24"/>
          <w:szCs w:val="24"/>
        </w:rPr>
        <w:t xml:space="preserve">. </w:t>
      </w:r>
      <w:r w:rsidR="00C74CA9" w:rsidRPr="00DB2F80">
        <w:rPr>
          <w:bCs/>
          <w:sz w:val="24"/>
          <w:szCs w:val="24"/>
        </w:rPr>
        <w:t>(A)</w:t>
      </w:r>
      <w:r w:rsidR="00C74CA9" w:rsidRPr="00DB2F80">
        <w:rPr>
          <w:b/>
          <w:sz w:val="24"/>
          <w:szCs w:val="24"/>
        </w:rPr>
        <w:t xml:space="preserve"> </w:t>
      </w:r>
      <w:r w:rsidRPr="00DB2F80">
        <w:rPr>
          <w:sz w:val="24"/>
          <w:szCs w:val="24"/>
        </w:rPr>
        <w:t>The parameter space in which R0&gt;1 can be increased through changes in community composition, total host abundance, and viral half-life. The gray line in each plot represents a reference community that is the same throughout each. The colored lines represent manipulated communities</w:t>
      </w:r>
      <w:r w:rsidR="00C74CA9" w:rsidRPr="00DB2F80">
        <w:rPr>
          <w:sz w:val="24"/>
          <w:szCs w:val="24"/>
        </w:rPr>
        <w:t xml:space="preserve">: </w:t>
      </w:r>
      <w:r w:rsidRPr="00DB2F80">
        <w:rPr>
          <w:sz w:val="24"/>
          <w:szCs w:val="24"/>
        </w:rPr>
        <w:t>composition = community composition</w:t>
      </w:r>
      <w:r w:rsidR="00C74CA9" w:rsidRPr="00DB2F80">
        <w:rPr>
          <w:sz w:val="24"/>
          <w:szCs w:val="24"/>
        </w:rPr>
        <w:t>;</w:t>
      </w:r>
      <w:r w:rsidRPr="00DB2F80">
        <w:rPr>
          <w:sz w:val="24"/>
          <w:szCs w:val="24"/>
        </w:rPr>
        <w:t xml:space="preserve"> abundance = host abundance</w:t>
      </w:r>
      <w:r w:rsidR="00C74CA9" w:rsidRPr="00DB2F80">
        <w:rPr>
          <w:sz w:val="24"/>
          <w:szCs w:val="24"/>
        </w:rPr>
        <w:t>;</w:t>
      </w:r>
      <w:r w:rsidRPr="00DB2F80">
        <w:rPr>
          <w:sz w:val="24"/>
          <w:szCs w:val="24"/>
        </w:rPr>
        <w:t xml:space="preserve"> half-life = viral half-life</w:t>
      </w:r>
      <w:r w:rsidR="00C74CA9" w:rsidRPr="00DB2F80">
        <w:rPr>
          <w:sz w:val="24"/>
          <w:szCs w:val="24"/>
        </w:rPr>
        <w:t>; combined</w:t>
      </w:r>
      <w:r w:rsidRPr="00DB2F80">
        <w:rPr>
          <w:sz w:val="24"/>
          <w:szCs w:val="24"/>
        </w:rPr>
        <w:t xml:space="preserve"> = all manipulations combined. </w:t>
      </w:r>
      <w:r w:rsidR="00C74CA9" w:rsidRPr="00DB2F80">
        <w:rPr>
          <w:sz w:val="24"/>
          <w:szCs w:val="24"/>
        </w:rPr>
        <w:t xml:space="preserve">(B) </w:t>
      </w:r>
      <w:r w:rsidRPr="00DB2F80">
        <w:rPr>
          <w:sz w:val="24"/>
          <w:szCs w:val="24"/>
        </w:rPr>
        <w:t xml:space="preserve">Using the same initial conditions from the manipulated communities in </w:t>
      </w:r>
      <w:r w:rsidR="00C74CA9" w:rsidRPr="00DB2F80">
        <w:rPr>
          <w:sz w:val="24"/>
          <w:szCs w:val="24"/>
        </w:rPr>
        <w:t>panel A (black dot)</w:t>
      </w:r>
      <w:r w:rsidRPr="00DB2F80">
        <w:rPr>
          <w:sz w:val="24"/>
          <w:szCs w:val="24"/>
        </w:rPr>
        <w:t xml:space="preserve"> and parameter values that would ensure R0 is greater than 1, the simulated dynamics of the system show peaks with varying amplitude and timing. This model formulation does not include demography</w:t>
      </w:r>
      <w:bookmarkStart w:id="157" w:name="_o72aamdfl5uk" w:colFirst="0" w:colLast="0"/>
      <w:bookmarkEnd w:id="157"/>
      <w:r w:rsidR="00DB2F80">
        <w:rPr>
          <w:sz w:val="24"/>
          <w:szCs w:val="24"/>
        </w:rPr>
        <w:t xml:space="preserve">. </w:t>
      </w:r>
    </w:p>
    <w:p w14:paraId="4A0B6B11" w14:textId="77777777" w:rsidR="00DB2F80" w:rsidRDefault="00DB2F80" w:rsidP="00DB2F80">
      <w:pPr>
        <w:rPr>
          <w:sz w:val="24"/>
          <w:szCs w:val="24"/>
        </w:rPr>
      </w:pPr>
    </w:p>
    <w:p w14:paraId="76EF5BD9" w14:textId="6B8AE1F5" w:rsidR="002E6E0F" w:rsidRPr="00DB2F80" w:rsidRDefault="00000000" w:rsidP="00DB2F80">
      <w:pPr>
        <w:rPr>
          <w:sz w:val="24"/>
          <w:szCs w:val="24"/>
        </w:rPr>
      </w:pPr>
      <w:r w:rsidRPr="00DB2F80">
        <w:rPr>
          <w:b/>
          <w:bCs/>
          <w:sz w:val="24"/>
          <w:szCs w:val="24"/>
        </w:rPr>
        <w:t>Patterns of community competence, host abundance, and temperature in ephemeral wetlands</w:t>
      </w:r>
    </w:p>
    <w:p w14:paraId="271AA861" w14:textId="4F01F5A5" w:rsidR="002E6E0F" w:rsidRPr="00DB2F80" w:rsidRDefault="00000000" w:rsidP="0040206D">
      <w:pPr>
        <w:spacing w:line="360" w:lineRule="auto"/>
        <w:ind w:firstLine="720"/>
        <w:rPr>
          <w:sz w:val="24"/>
          <w:szCs w:val="24"/>
        </w:rPr>
      </w:pPr>
      <w:r w:rsidRPr="00DB2F8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00DB2F80">
        <w:rPr>
          <w:sz w:val="24"/>
          <w:szCs w:val="24"/>
        </w:rPr>
        <w:t>ranavirus</w:t>
      </w:r>
      <w:proofErr w:type="spellEnd"/>
      <w:r w:rsidRPr="00DB2F80">
        <w:rPr>
          <w:sz w:val="24"/>
          <w:szCs w:val="24"/>
        </w:rPr>
        <w:t xml:space="preserve"> transmission. When community competence was high, it was mostly due to the dominance of certain high </w:t>
      </w:r>
      <w:r w:rsidRPr="00DB2F80">
        <w:rPr>
          <w:sz w:val="24"/>
          <w:szCs w:val="24"/>
        </w:rPr>
        <w:lastRenderedPageBreak/>
        <w:t xml:space="preserve">competence species (Figure </w:t>
      </w:r>
      <w:r w:rsidR="00187DCA" w:rsidRPr="00DB2F80">
        <w:rPr>
          <w:sz w:val="24"/>
          <w:szCs w:val="24"/>
        </w:rPr>
        <w:t>4</w:t>
      </w:r>
      <w:r w:rsidRPr="00DB2F80">
        <w:rPr>
          <w:sz w:val="24"/>
          <w:szCs w:val="24"/>
        </w:rPr>
        <w:t xml:space="preserve">). These species are known for being common and in high abundance in the study region </w:t>
      </w:r>
      <w:r w:rsidRPr="00DB2F80">
        <w:rPr>
          <w:sz w:val="24"/>
          <w:szCs w:val="24"/>
        </w:rPr>
        <w:fldChar w:fldCharType="begin"/>
      </w:r>
      <w:r w:rsidR="000A46F0" w:rsidRPr="00DB2F80">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urther, several high competence host species were observed to occur and even co-dominate communities (Figure </w:t>
      </w:r>
      <w:r w:rsidR="00187DCA" w:rsidRPr="00DB2F80">
        <w:rPr>
          <w:sz w:val="24"/>
          <w:szCs w:val="24"/>
        </w:rPr>
        <w:t>4)</w:t>
      </w:r>
      <w:r w:rsidRPr="00DB2F8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187DCA" w:rsidRPr="00DB2F80">
        <w:rPr>
          <w:sz w:val="24"/>
          <w:szCs w:val="24"/>
        </w:rPr>
        <w:t>4D</w:t>
      </w:r>
      <w:r w:rsidRPr="00DB2F80">
        <w:rPr>
          <w:sz w:val="24"/>
          <w:szCs w:val="24"/>
        </w:rPr>
        <w:t xml:space="preserve">). </w:t>
      </w:r>
    </w:p>
    <w:p w14:paraId="4C7A80B0" w14:textId="168698AA" w:rsidR="002E6E0F" w:rsidRPr="00DB2F80" w:rsidRDefault="00C74CA9" w:rsidP="0040206D">
      <w:pPr>
        <w:spacing w:line="360" w:lineRule="auto"/>
        <w:rPr>
          <w:sz w:val="24"/>
          <w:szCs w:val="24"/>
        </w:rPr>
      </w:pPr>
      <w:r w:rsidRPr="00DB2F80">
        <w:rPr>
          <w:noProof/>
          <w:sz w:val="24"/>
          <w:szCs w:val="24"/>
        </w:rPr>
        <mc:AlternateContent>
          <mc:Choice Requires="wps">
            <w:drawing>
              <wp:anchor distT="0" distB="0" distL="114300" distR="114300" simplePos="0" relativeHeight="251671552" behindDoc="0" locked="0" layoutInCell="1" allowOverlap="1" wp14:anchorId="4C69B53A" wp14:editId="6AFB452E">
                <wp:simplePos x="0" y="0"/>
                <wp:positionH relativeFrom="column">
                  <wp:posOffset>4759377</wp:posOffset>
                </wp:positionH>
                <wp:positionV relativeFrom="paragraph">
                  <wp:posOffset>74951</wp:posOffset>
                </wp:positionV>
                <wp:extent cx="352269" cy="358775"/>
                <wp:effectExtent l="0" t="0" r="3810" b="0"/>
                <wp:wrapNone/>
                <wp:docPr id="178476761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9B53A" id="_x0000_s1028" type="#_x0000_t202" style="position:absolute;margin-left:374.75pt;margin-top:5.9pt;width:27.75pt;height:2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zFVb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" fillcolor="white [3201]" stroked="f" strokeweight=".5pt">
                <v:textbo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9504" behindDoc="0" locked="0" layoutInCell="1" allowOverlap="1" wp14:anchorId="1B76BD0A" wp14:editId="6842A495">
                <wp:simplePos x="0" y="0"/>
                <wp:positionH relativeFrom="column">
                  <wp:posOffset>38860</wp:posOffset>
                </wp:positionH>
                <wp:positionV relativeFrom="paragraph">
                  <wp:posOffset>2912568</wp:posOffset>
                </wp:positionV>
                <wp:extent cx="352269" cy="358775"/>
                <wp:effectExtent l="0" t="0" r="3810" b="0"/>
                <wp:wrapNone/>
                <wp:docPr id="21860014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6BD0A" id="_x0000_s1029" type="#_x0000_t202" style="position:absolute;margin-left:3.05pt;margin-top:229.35pt;width:27.75pt;height:2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fhqOLw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" fillcolor="white [3201]" stroked="f" strokeweight=".5pt">
                <v:textbo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3360" behindDoc="0" locked="0" layoutInCell="1" allowOverlap="1" wp14:anchorId="28063B7A" wp14:editId="0F5BBCFC">
                <wp:simplePos x="0" y="0"/>
                <wp:positionH relativeFrom="column">
                  <wp:posOffset>0</wp:posOffset>
                </wp:positionH>
                <wp:positionV relativeFrom="paragraph">
                  <wp:posOffset>224988</wp:posOffset>
                </wp:positionV>
                <wp:extent cx="352269" cy="358775"/>
                <wp:effectExtent l="0" t="0" r="3810" b="0"/>
                <wp:wrapNone/>
                <wp:docPr id="1236553750"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63B7A" id="_x0000_s1030" type="#_x0000_t202" style="position:absolute;margin-left:0;margin-top:17.7pt;width:27.75pt;height:2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2fJMA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" fillcolor="white [3201]" stroked="f" strokeweight=".5pt">
                <v:textbo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5408" behindDoc="0" locked="0" layoutInCell="1" allowOverlap="1" wp14:anchorId="4872297F" wp14:editId="5D19B279">
                <wp:simplePos x="0" y="0"/>
                <wp:positionH relativeFrom="column">
                  <wp:posOffset>0</wp:posOffset>
                </wp:positionH>
                <wp:positionV relativeFrom="paragraph">
                  <wp:posOffset>1514142</wp:posOffset>
                </wp:positionV>
                <wp:extent cx="297461" cy="358775"/>
                <wp:effectExtent l="0" t="0" r="0" b="0"/>
                <wp:wrapNone/>
                <wp:docPr id="975607758" name="Text Box 1"/>
                <wp:cNvGraphicFramePr/>
                <a:graphic xmlns:a="http://schemas.openxmlformats.org/drawingml/2006/main">
                  <a:graphicData uri="http://schemas.microsoft.com/office/word/2010/wordprocessingShape">
                    <wps:wsp>
                      <wps:cNvSpPr txBox="1"/>
                      <wps:spPr>
                        <a:xfrm>
                          <a:off x="0" y="0"/>
                          <a:ext cx="297461" cy="358775"/>
                        </a:xfrm>
                        <a:prstGeom prst="rect">
                          <a:avLst/>
                        </a:prstGeom>
                        <a:solidFill>
                          <a:schemeClr val="lt1"/>
                        </a:solidFill>
                        <a:ln w="6350">
                          <a:noFill/>
                        </a:ln>
                      </wps:spPr>
                      <wps:txb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2297F" id="_x0000_s1031" type="#_x0000_t202" style="position:absolute;margin-left:0;margin-top:119.2pt;width:23.4pt;height:2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" fillcolor="white [3201]" stroked="f" strokeweight=".5pt">
                <v:textbo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v:textbox>
              </v:shape>
            </w:pict>
          </mc:Fallback>
        </mc:AlternateContent>
      </w:r>
      <w:r w:rsidR="00E034ED" w:rsidRPr="00DB2F80">
        <w:rPr>
          <w:noProof/>
          <w:sz w:val="24"/>
          <w:szCs w:val="24"/>
        </w:rPr>
        <mc:AlternateContent>
          <mc:Choice Requires="wpg">
            <w:drawing>
              <wp:inline distT="0" distB="0" distL="0" distR="0" wp14:anchorId="4185368A" wp14:editId="00C962D0">
                <wp:extent cx="6660879" cy="3970103"/>
                <wp:effectExtent l="0" t="0" r="0" b="5080"/>
                <wp:docPr id="844397505" name="Group 3"/>
                <wp:cNvGraphicFramePr/>
                <a:graphic xmlns:a="http://schemas.openxmlformats.org/drawingml/2006/main">
                  <a:graphicData uri="http://schemas.microsoft.com/office/word/2010/wordprocessingGroup">
                    <wpg:wgp>
                      <wpg:cNvGrpSpPr/>
                      <wpg:grpSpPr>
                        <a:xfrm>
                          <a:off x="0" y="0"/>
                          <a:ext cx="6660879" cy="3970103"/>
                          <a:chOff x="0" y="0"/>
                          <a:chExt cx="6660879" cy="3970103"/>
                        </a:xfrm>
                      </wpg:grpSpPr>
                      <pic:pic xmlns:pic="http://schemas.openxmlformats.org/drawingml/2006/picture">
                        <pic:nvPicPr>
                          <pic:cNvPr id="3" name="image6.png"/>
                          <pic:cNvPicPr/>
                        </pic:nvPicPr>
                        <pic:blipFill>
                          <a:blip r:embed="rId15" cstate="print">
                            <a:extLst>
                              <a:ext uri="{28A0092B-C50C-407E-A947-70E740481C1C}">
                                <a14:useLocalDpi xmlns:a14="http://schemas.microsoft.com/office/drawing/2010/main" val="0"/>
                              </a:ext>
                            </a:extLst>
                          </a:blip>
                          <a:srcRect/>
                          <a:stretch>
                            <a:fillRect/>
                          </a:stretch>
                        </pic:blipFill>
                        <pic:spPr>
                          <a:xfrm>
                            <a:off x="0" y="299803"/>
                            <a:ext cx="5943600" cy="3670300"/>
                          </a:xfrm>
                          <a:prstGeom prst="rect">
                            <a:avLst/>
                          </a:prstGeom>
                          <a:ln/>
                        </pic:spPr>
                      </pic:pic>
                      <pic:pic xmlns:pic="http://schemas.openxmlformats.org/drawingml/2006/picture">
                        <pic:nvPicPr>
                          <pic:cNvPr id="13" name="image10.png"/>
                          <pic:cNvPicPr/>
                        </pic:nvPicPr>
                        <pic:blipFill>
                          <a:blip r:embed="rId16"/>
                          <a:srcRect/>
                          <a:stretch>
                            <a:fillRect/>
                          </a:stretch>
                        </pic:blipFill>
                        <pic:spPr>
                          <a:xfrm>
                            <a:off x="4512039" y="0"/>
                            <a:ext cx="2148840" cy="1631950"/>
                          </a:xfrm>
                          <a:prstGeom prst="rect">
                            <a:avLst/>
                          </a:prstGeom>
                          <a:ln/>
                        </pic:spPr>
                      </pic:pic>
                    </wpg:wgp>
                  </a:graphicData>
                </a:graphic>
              </wp:inline>
            </w:drawing>
          </mc:Choice>
          <mc:Fallback>
            <w:pict>
              <v:group w14:anchorId="61B18FA4" id="Group 3" o:spid="_x0000_s1026" style="width:524.5pt;height:312.6pt;mso-position-horizontal-relative:char;mso-position-vertical-relative:line" coordsize="66608,397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6.png" o:spid="_x0000_s1027" type="#_x0000_t75" style="position:absolute;top:2998;width:59436;height:367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">
                  <v:imagedata r:id="rId17" o:title=""/>
                </v:shape>
                <v:shape id="image10.png" o:spid="_x0000_s1028" type="#_x0000_t75" style="position:absolute;left:45120;width:21488;height:163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">
                  <v:imagedata r:id="rId18" o:title=""/>
                </v:shape>
                <w10:anchorlock/>
              </v:group>
            </w:pict>
          </mc:Fallback>
        </mc:AlternateContent>
      </w:r>
    </w:p>
    <w:p w14:paraId="61404031" w14:textId="335BB17E" w:rsidR="002E6E0F" w:rsidRDefault="00000000" w:rsidP="00DB2F80">
      <w:pPr>
        <w:rPr>
          <w:sz w:val="24"/>
          <w:szCs w:val="24"/>
        </w:rPr>
      </w:pPr>
      <w:r w:rsidRPr="00DB2F80">
        <w:rPr>
          <w:b/>
          <w:sz w:val="24"/>
          <w:szCs w:val="24"/>
        </w:rPr>
        <w:t xml:space="preserve">Figure </w:t>
      </w:r>
      <w:r w:rsidR="00BF1BFD" w:rsidRPr="00DB2F80">
        <w:rPr>
          <w:b/>
          <w:sz w:val="24"/>
          <w:szCs w:val="24"/>
        </w:rPr>
        <w:t>4</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41ABC3C" w:rsidR="002E6E0F" w:rsidRPr="00DB2F80" w:rsidRDefault="00000000" w:rsidP="0040206D">
      <w:pPr>
        <w:spacing w:line="360" w:lineRule="auto"/>
        <w:ind w:firstLine="720"/>
        <w:rPr>
          <w:sz w:val="24"/>
          <w:szCs w:val="24"/>
        </w:rPr>
      </w:pPr>
      <w:r w:rsidRPr="00DB2F80">
        <w:rPr>
          <w:sz w:val="24"/>
          <w:szCs w:val="24"/>
        </w:rPr>
        <w:lastRenderedPageBreak/>
        <w:t xml:space="preserve">Finally, correlations between both host abundance and mean water temperature with community competence show that there are significant correlations between these variables (Supplementary Figure </w:t>
      </w:r>
      <w:r w:rsidR="005942D9" w:rsidRPr="00DB2F80">
        <w:rPr>
          <w:sz w:val="24"/>
          <w:szCs w:val="24"/>
        </w:rPr>
        <w:t>3</w:t>
      </w:r>
      <w:r w:rsidRPr="00DB2F80">
        <w:rPr>
          <w:sz w:val="24"/>
          <w:szCs w:val="24"/>
        </w:rPr>
        <w:t>, Spearman Rank Correlation Test with Holm-Bonferroni Correction for Multiple Comparisons P &lt; 0.001). Community competence correlates positively with host abundance which can result in sites with many host individuals that are, on average, highly competent. The negative trend between community competence and mean water temperature suggests that sites of high community competence may occur when water temperatures are low, again resulting in favorable conditions for pathogen transmission.</w:t>
      </w:r>
    </w:p>
    <w:p w14:paraId="7BD24DFB" w14:textId="77777777" w:rsidR="002E6E0F" w:rsidRPr="00DB2F80" w:rsidRDefault="002E6E0F" w:rsidP="0040206D">
      <w:pPr>
        <w:spacing w:line="360" w:lineRule="auto"/>
        <w:ind w:firstLine="720"/>
        <w:rPr>
          <w:sz w:val="24"/>
          <w:szCs w:val="24"/>
        </w:rPr>
      </w:pPr>
    </w:p>
    <w:p w14:paraId="4E06811B" w14:textId="77777777" w:rsidR="002E6E0F" w:rsidRPr="00DB2F80" w:rsidRDefault="00000000" w:rsidP="0040206D">
      <w:pPr>
        <w:pStyle w:val="Heading1"/>
        <w:spacing w:line="360" w:lineRule="auto"/>
        <w:rPr>
          <w:sz w:val="24"/>
          <w:szCs w:val="24"/>
        </w:rPr>
      </w:pPr>
      <w:bookmarkStart w:id="158" w:name="_3l8x3jxer0u4" w:colFirst="0" w:colLast="0"/>
      <w:bookmarkEnd w:id="158"/>
      <w:r w:rsidRPr="00DB2F80">
        <w:rPr>
          <w:sz w:val="24"/>
          <w:szCs w:val="24"/>
        </w:rPr>
        <w:br w:type="page"/>
      </w:r>
    </w:p>
    <w:p w14:paraId="6A93CA70" w14:textId="77777777" w:rsidR="002E6E0F" w:rsidRPr="00DB2F80" w:rsidRDefault="00000000" w:rsidP="0040206D">
      <w:pPr>
        <w:pStyle w:val="Heading1"/>
        <w:spacing w:line="360" w:lineRule="auto"/>
        <w:rPr>
          <w:b/>
          <w:bCs/>
          <w:sz w:val="28"/>
          <w:szCs w:val="28"/>
        </w:rPr>
      </w:pPr>
      <w:bookmarkStart w:id="159" w:name="_l3iijzz0pprb" w:colFirst="0" w:colLast="0"/>
      <w:bookmarkEnd w:id="159"/>
      <w:r w:rsidRPr="00DB2F80">
        <w:rPr>
          <w:b/>
          <w:bCs/>
          <w:sz w:val="28"/>
          <w:szCs w:val="28"/>
        </w:rPr>
        <w:lastRenderedPageBreak/>
        <w:t>Discussion</w:t>
      </w:r>
    </w:p>
    <w:p w14:paraId="42CA1E87" w14:textId="14049C62" w:rsidR="002E6E0F" w:rsidRPr="00DB2F80" w:rsidRDefault="00000000" w:rsidP="0040206D">
      <w:pPr>
        <w:spacing w:line="360" w:lineRule="auto"/>
        <w:ind w:firstLine="720"/>
        <w:rPr>
          <w:sz w:val="24"/>
          <w:szCs w:val="24"/>
        </w:rPr>
      </w:pPr>
      <w:r w:rsidRPr="00DB2F80">
        <w:rPr>
          <w:sz w:val="24"/>
          <w:szCs w:val="24"/>
        </w:rPr>
        <w:t xml:space="preserve">The transmission of many generalist pathogens is driven by biotic and abiotic factors, but the joint effects of these are rarely considered together. Using a mathematical model, we demonstrate that the effects of host abundance, community composition, and pathogen persistence times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0A46F0" w:rsidRPr="00DB2F80">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sidRPr="00DB2F80">
        <w:rPr>
          <w:rFonts w:ascii="Cambria Math" w:hAnsi="Cambria Math" w:cs="Cambria Math"/>
          <w:sz w:val="24"/>
          <w:szCs w:val="24"/>
        </w:rPr>
        <w:instrText>‐</w:instrText>
      </w:r>
      <w:r w:rsidR="000A46F0" w:rsidRPr="00DB2F80">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0A46F0" w:rsidRPr="00DB2F80">
        <w:rPr>
          <w:sz w:val="24"/>
          <w:szCs w:val="24"/>
        </w:rPr>
        <w:t>(Shaw &amp; Civitello, 2021)</w:t>
      </w:r>
      <w:r w:rsidRPr="00DB2F80">
        <w:rPr>
          <w:sz w:val="24"/>
          <w:szCs w:val="24"/>
        </w:rPr>
        <w:fldChar w:fldCharType="end"/>
      </w:r>
      <w:r w:rsidRPr="00DB2F80">
        <w:rPr>
          <w:sz w:val="24"/>
          <w:szCs w:val="24"/>
        </w:rPr>
        <w:t xml:space="preserve">. </w:t>
      </w:r>
    </w:p>
    <w:p w14:paraId="5F01F3D6" w14:textId="1C1CBB94" w:rsidR="002E6E0F" w:rsidRPr="00DB2F80" w:rsidRDefault="00000000" w:rsidP="0040206D">
      <w:pPr>
        <w:spacing w:line="360" w:lineRule="auto"/>
        <w:ind w:firstLine="720"/>
        <w:rPr>
          <w:sz w:val="24"/>
          <w:szCs w:val="24"/>
        </w:rPr>
      </w:pPr>
      <w:r w:rsidRPr="00DB2F80">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00DB2F80">
        <w:rPr>
          <w:sz w:val="24"/>
          <w:szCs w:val="24"/>
        </w:rPr>
        <w:fldChar w:fldCharType="begin"/>
      </w:r>
      <w:r w:rsidR="000A46F0" w:rsidRPr="00DB2F80">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00DB2F80">
        <w:rPr>
          <w:sz w:val="24"/>
          <w:szCs w:val="24"/>
        </w:rPr>
        <w:fldChar w:fldCharType="begin"/>
      </w:r>
      <w:r w:rsidR="000A46F0" w:rsidRPr="00DB2F80">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contact rates permitting pathogen invasion that increases. Because </w:t>
      </w:r>
      <w:proofErr w:type="spellStart"/>
      <w:r w:rsidRPr="00DB2F80">
        <w:rPr>
          <w:sz w:val="24"/>
          <w:szCs w:val="24"/>
        </w:rPr>
        <w:t>ranavirus</w:t>
      </w:r>
      <w:proofErr w:type="spellEnd"/>
      <w:r w:rsidRPr="00DB2F80">
        <w:rPr>
          <w:sz w:val="24"/>
          <w:szCs w:val="24"/>
        </w:rPr>
        <w:t xml:space="preserve"> transmission includes contact</w:t>
      </w:r>
      <w:r w:rsidR="0040206D" w:rsidRPr="00DB2F80">
        <w:rPr>
          <w:sz w:val="24"/>
          <w:szCs w:val="24"/>
        </w:rPr>
        <w:t>-</w:t>
      </w:r>
      <w:r w:rsidRPr="00DB2F80">
        <w:rPr>
          <w:sz w:val="24"/>
          <w:szCs w:val="24"/>
        </w:rPr>
        <w:t xml:space="preserve">based and environmental </w:t>
      </w:r>
      <w:r w:rsidRPr="00DB2F80">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00DB2F80">
        <w:rPr>
          <w:sz w:val="24"/>
          <w:szCs w:val="24"/>
        </w:rPr>
        <w:t>ranavirus</w:t>
      </w:r>
      <w:proofErr w:type="spellEnd"/>
      <w:r w:rsidRPr="00DB2F80">
        <w:rPr>
          <w:sz w:val="24"/>
          <w:szCs w:val="24"/>
        </w:rPr>
        <w:t xml:space="preserve">, whereby free-living infectious virions may not persist as long in the environment, effectively reducing the strength of environmental transmission. Such situations may even may even lead to the evolution of pathogens to exploit more advantageous transmission routes </w:t>
      </w:r>
      <w:r w:rsidRPr="00DB2F80">
        <w:rPr>
          <w:sz w:val="24"/>
          <w:szCs w:val="24"/>
        </w:rPr>
        <w:fldChar w:fldCharType="begin"/>
      </w:r>
      <w:r w:rsidR="000A46F0" w:rsidRPr="00DB2F80">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00DB2F80">
        <w:rPr>
          <w:sz w:val="24"/>
          <w:szCs w:val="24"/>
        </w:rPr>
        <w:fldChar w:fldCharType="separate"/>
      </w:r>
      <w:r w:rsidR="000A46F0" w:rsidRPr="00DB2F80">
        <w:rPr>
          <w:sz w:val="24"/>
          <w:szCs w:val="24"/>
        </w:rPr>
        <w:t>(Antonovics et al., 2017)</w:t>
      </w:r>
      <w:r w:rsidRPr="00DB2F80">
        <w:rPr>
          <w:sz w:val="24"/>
          <w:szCs w:val="24"/>
        </w:rPr>
        <w:fldChar w:fldCharType="end"/>
      </w:r>
      <w:r w:rsidRPr="00DB2F80">
        <w:rPr>
          <w:sz w:val="24"/>
          <w:szCs w:val="24"/>
        </w:rPr>
        <w:t>. The pathogen may evolve to have stronger contact transmission, and the result of this adaptation may result in shorter but more severe epidemics when host densities are at their peak.</w:t>
      </w:r>
    </w:p>
    <w:p w14:paraId="68F44DEE" w14:textId="1166AB3B" w:rsidR="002E6E0F" w:rsidRPr="00DB2F80" w:rsidRDefault="00000000"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0A46F0" w:rsidRPr="00DB2F80">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Martin et al., 2016)</w:t>
      </w:r>
      <w:r w:rsidRPr="00DB2F80">
        <w:rPr>
          <w:sz w:val="24"/>
          <w:szCs w:val="24"/>
        </w:rPr>
        <w:fldChar w:fldCharType="end"/>
      </w:r>
      <w:r w:rsidRPr="00DB2F80">
        <w:rPr>
          <w:sz w:val="24"/>
          <w:szCs w:val="24"/>
        </w:rPr>
        <w:t xml:space="preserve">. In our study, we found that host species with the highest viral load were 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rsidRPr="00DB2F80">
        <w:rPr>
          <w:sz w:val="24"/>
          <w:szCs w:val="24"/>
        </w:rPr>
        <w:fldChar w:fldCharType="begin"/>
      </w:r>
      <w:r w:rsidR="000A46F0" w:rsidRPr="00DB2F80">
        <w:rPr>
          <w:sz w:val="24"/>
          <w:szCs w:val="24"/>
        </w:rPr>
        <w:instrText xml:space="preserve"> ADDIN ZOTERO_ITEM CSL_CITATION {"citationID":"hrxlPyxq","properties":{"formattedCitation":"(Downs et al., 2019; Valenzuela\\uc0\\u8208{}S\\uc0\\u225{}nchez et al., 2021)","plainCitation":"(Downs et al., 2019;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Downs et al., 2019;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7F5E8098" w14:textId="7358232B" w:rsidR="002E6E0F" w:rsidRPr="00DB2F80" w:rsidRDefault="00000000" w:rsidP="00782EF5">
      <w:pPr>
        <w:spacing w:line="360" w:lineRule="auto"/>
        <w:ind w:firstLine="720"/>
        <w:rPr>
          <w:sz w:val="24"/>
          <w:szCs w:val="24"/>
        </w:rPr>
      </w:pPr>
      <w:r w:rsidRPr="00DB2F80">
        <w:rPr>
          <w:sz w:val="24"/>
          <w:szCs w:val="24"/>
        </w:rPr>
        <w:t xml:space="preserve">The </w:t>
      </w:r>
      <w:proofErr w:type="spellStart"/>
      <w:r w:rsidRPr="00DB2F80">
        <w:rPr>
          <w:sz w:val="24"/>
          <w:szCs w:val="24"/>
        </w:rPr>
        <w:t>ranavirus</w:t>
      </w:r>
      <w:proofErr w:type="spellEnd"/>
      <w:r w:rsidRPr="00DB2F80">
        <w:rPr>
          <w:sz w:val="24"/>
          <w:szCs w:val="24"/>
        </w:rPr>
        <w:t xml:space="preserve">-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rsidRPr="00DB2F80">
        <w:rPr>
          <w:sz w:val="24"/>
          <w:szCs w:val="24"/>
        </w:rPr>
        <w:fldChar w:fldCharType="begin"/>
      </w:r>
      <w:r w:rsidR="000A46F0" w:rsidRPr="00DB2F80">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sidRPr="00DB2F80">
        <w:rPr>
          <w:rFonts w:ascii="Cambria Math" w:hAnsi="Cambria Math" w:cs="Cambria Math"/>
          <w:sz w:val="24"/>
          <w:szCs w:val="24"/>
        </w:rPr>
        <w:instrText>‐</w:instrText>
      </w:r>
      <w:r w:rsidR="000A46F0" w:rsidRPr="00DB2F80">
        <w:rPr>
          <w:sz w:val="24"/>
          <w:szCs w:val="24"/>
        </w:rPr>
        <w:instrText xml:space="preserve">Galles","given":"Travis"},{"family":"Rohr","given":"Jason R."},{"family":"Hoverman","given":"Jason T."}],"issued":{"date-parts":[["2018",7]]}}}],"schema":"https://github.com/citation-style-language/schema/raw/master/csl-citation.json"} </w:instrText>
      </w:r>
      <w:r w:rsidRPr="00DB2F80">
        <w:rPr>
          <w:sz w:val="24"/>
          <w:szCs w:val="24"/>
        </w:rPr>
        <w:fldChar w:fldCharType="separate"/>
      </w:r>
      <w:r w:rsidR="000A46F0" w:rsidRPr="00DB2F80">
        <w:rPr>
          <w:sz w:val="24"/>
          <w:szCs w:val="24"/>
        </w:rPr>
        <w:t xml:space="preserve">(Bienentreu &amp; </w:t>
      </w:r>
      <w:r w:rsidR="000A46F0" w:rsidRPr="00DB2F80">
        <w:rPr>
          <w:sz w:val="24"/>
          <w:szCs w:val="24"/>
        </w:rPr>
        <w:lastRenderedPageBreak/>
        <w:t>Lesbarrères, 2020; Lesbarrères et al., 2012; Tornabene et al., 2018)</w:t>
      </w:r>
      <w:r w:rsidRPr="00DB2F80">
        <w:rPr>
          <w:sz w:val="24"/>
          <w:szCs w:val="24"/>
        </w:rPr>
        <w:fldChar w:fldCharType="end"/>
      </w:r>
      <w:r w:rsidRPr="00DB2F8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rsidRPr="00DB2F80">
        <w:rPr>
          <w:sz w:val="24"/>
          <w:szCs w:val="24"/>
        </w:rPr>
        <w:fldChar w:fldCharType="begin"/>
      </w:r>
      <w:r w:rsidR="000A46F0" w:rsidRPr="00DB2F80">
        <w:rPr>
          <w:sz w:val="24"/>
          <w:szCs w:val="24"/>
        </w:rPr>
        <w:instrText xml:space="preserve"> ADDIN ZOTERO_ITEM CSL_CITATION {"citationID":"P1uKQa82","properties":{"formattedCitation":"(Ostfeld et al., 2010, 2014; Valenzuela\\uc0\\u8208{}S\\uc0\\u225{}nchez et al., 2021)","plainCitation":"(Ostfeld et al., 2010, 2014;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Ostfeld et al., 2010, 2014;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suggests the potential for the ideas presented here to occur more generally. In the </w:t>
      </w:r>
      <w:proofErr w:type="spellStart"/>
      <w:r w:rsidRPr="00DB2F80">
        <w:rPr>
          <w:sz w:val="24"/>
          <w:szCs w:val="24"/>
        </w:rPr>
        <w:t>ranavirus</w:t>
      </w:r>
      <w:proofErr w:type="spellEnd"/>
      <w:r w:rsidRPr="00DB2F80">
        <w:rPr>
          <w:sz w:val="24"/>
          <w:szCs w:val="24"/>
        </w:rP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00DB2F80">
        <w:rPr>
          <w:sz w:val="24"/>
          <w:szCs w:val="24"/>
        </w:rPr>
        <w:fldChar w:fldCharType="begin"/>
      </w:r>
      <w:r w:rsidR="000A46F0" w:rsidRPr="00DB2F80">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00DB2F80">
        <w:rPr>
          <w:sz w:val="24"/>
          <w:szCs w:val="24"/>
        </w:rPr>
        <w:fldChar w:fldCharType="separate"/>
      </w:r>
      <w:r w:rsidR="000A46F0" w:rsidRPr="00DB2F80">
        <w:rPr>
          <w:sz w:val="24"/>
          <w:szCs w:val="24"/>
        </w:rPr>
        <w:t>(Gehman et al., 2018)</w:t>
      </w:r>
      <w:r w:rsidRPr="00DB2F80">
        <w:rPr>
          <w:sz w:val="24"/>
          <w:szCs w:val="24"/>
        </w:rPr>
        <w:fldChar w:fldCharType="end"/>
      </w:r>
      <w:r w:rsidRPr="00DB2F80">
        <w:rPr>
          <w:sz w:val="24"/>
          <w:szCs w:val="24"/>
        </w:rPr>
        <w:t xml:space="preserve">. </w:t>
      </w:r>
      <w:r w:rsidR="00782EF5">
        <w:rPr>
          <w:sz w:val="24"/>
          <w:szCs w:val="24"/>
        </w:rPr>
        <w:t xml:space="preserve">Several diseases are linked to amphibian mass mortality events including </w:t>
      </w:r>
      <w:proofErr w:type="spellStart"/>
      <w:r w:rsidR="00782EF5">
        <w:rPr>
          <w:sz w:val="24"/>
          <w:szCs w:val="24"/>
        </w:rPr>
        <w:t>ranavirus</w:t>
      </w:r>
      <w:proofErr w:type="spellEnd"/>
      <w:r w:rsidR="00782EF5">
        <w:rPr>
          <w:sz w:val="24"/>
          <w:szCs w:val="24"/>
        </w:rPr>
        <w:t xml:space="preserve"> </w:t>
      </w:r>
      <w:r w:rsidR="00782EF5">
        <w:rPr>
          <w:sz w:val="24"/>
          <w:szCs w:val="24"/>
        </w:rPr>
        <w:fldChar w:fldCharType="begin"/>
      </w:r>
      <w:r w:rsidR="00782EF5">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sidR="00782EF5">
        <w:rPr>
          <w:sz w:val="24"/>
          <w:szCs w:val="24"/>
        </w:rPr>
        <w:fldChar w:fldCharType="separate"/>
      </w:r>
      <w:r w:rsidR="00782EF5">
        <w:rPr>
          <w:noProof/>
          <w:sz w:val="24"/>
          <w:szCs w:val="24"/>
        </w:rPr>
        <w:t>(Green et al., 2002; Price et al., 2014)</w:t>
      </w:r>
      <w:r w:rsidR="00782EF5">
        <w:rPr>
          <w:sz w:val="24"/>
          <w:szCs w:val="24"/>
        </w:rPr>
        <w:fldChar w:fldCharType="end"/>
      </w:r>
      <w:r w:rsidR="00782EF5">
        <w:rPr>
          <w:sz w:val="24"/>
          <w:szCs w:val="24"/>
        </w:rPr>
        <w:t xml:space="preserve">, chytridiomycosis </w:t>
      </w:r>
      <w:r w:rsidR="00782EF5">
        <w:rPr>
          <w:sz w:val="24"/>
          <w:szCs w:val="24"/>
        </w:rPr>
        <w:fldChar w:fldCharType="begin"/>
      </w:r>
      <w:r w:rsidR="00782EF5">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sidR="00782EF5">
        <w:rPr>
          <w:sz w:val="24"/>
          <w:szCs w:val="24"/>
        </w:rPr>
        <w:fldChar w:fldCharType="separate"/>
      </w:r>
      <w:r w:rsidR="00782EF5">
        <w:rPr>
          <w:noProof/>
          <w:sz w:val="24"/>
          <w:szCs w:val="24"/>
        </w:rPr>
        <w:t>(Berger et al., 1998; Skerratt et al., 2007)</w:t>
      </w:r>
      <w:r w:rsidR="00782EF5">
        <w:rPr>
          <w:sz w:val="24"/>
          <w:szCs w:val="24"/>
        </w:rPr>
        <w:fldChar w:fldCharType="end"/>
      </w:r>
      <w:r w:rsidR="00782EF5">
        <w:rPr>
          <w:sz w:val="24"/>
          <w:szCs w:val="24"/>
        </w:rPr>
        <w:t xml:space="preserve">, and severe </w:t>
      </w:r>
      <w:proofErr w:type="spellStart"/>
      <w:r w:rsidR="00782EF5">
        <w:rPr>
          <w:sz w:val="24"/>
          <w:szCs w:val="24"/>
        </w:rPr>
        <w:t>perkinsea</w:t>
      </w:r>
      <w:proofErr w:type="spellEnd"/>
      <w:r w:rsidR="00782EF5">
        <w:rPr>
          <w:sz w:val="24"/>
          <w:szCs w:val="24"/>
        </w:rPr>
        <w:t xml:space="preserve"> infection </w:t>
      </w:r>
      <w:r w:rsidR="00782EF5">
        <w:rPr>
          <w:sz w:val="24"/>
          <w:szCs w:val="24"/>
        </w:rPr>
        <w:fldChar w:fldCharType="begin"/>
      </w:r>
      <w:r w:rsidR="00782EF5">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sidR="00782EF5">
        <w:rPr>
          <w:sz w:val="24"/>
          <w:szCs w:val="24"/>
        </w:rPr>
        <w:fldChar w:fldCharType="separate"/>
      </w:r>
      <w:r w:rsidR="00782EF5">
        <w:rPr>
          <w:noProof/>
          <w:sz w:val="24"/>
          <w:szCs w:val="24"/>
        </w:rPr>
        <w:t>(Isidoro-Ayza et al., 2017)</w:t>
      </w:r>
      <w:r w:rsidR="00782EF5">
        <w:rPr>
          <w:sz w:val="24"/>
          <w:szCs w:val="24"/>
        </w:rPr>
        <w:fldChar w:fldCharType="end"/>
      </w:r>
      <w:r w:rsidR="00782EF5">
        <w:rPr>
          <w:sz w:val="24"/>
          <w:szCs w:val="24"/>
        </w:rPr>
        <w:t xml:space="preserve">. The pathogens causing these diseases tend to be generalists and </w:t>
      </w:r>
      <w:r w:rsidR="003050A7">
        <w:rPr>
          <w:sz w:val="24"/>
          <w:szCs w:val="24"/>
        </w:rPr>
        <w:t xml:space="preserve">are </w:t>
      </w:r>
      <w:r w:rsidR="00782EF5">
        <w:rPr>
          <w:sz w:val="24"/>
          <w:szCs w:val="24"/>
        </w:rPr>
        <w:t xml:space="preserve">likely to be affected by host community competence, host abundance, and environmental factors. For example, chytridiomycosis is now thought to have influenced declines in over 500 species </w:t>
      </w:r>
      <w:r w:rsidR="00782EF5">
        <w:rPr>
          <w:sz w:val="24"/>
          <w:szCs w:val="24"/>
        </w:rPr>
        <w:fldChar w:fldCharType="begin"/>
      </w:r>
      <w:r w:rsidR="00782EF5">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sidR="00782EF5">
        <w:rPr>
          <w:sz w:val="24"/>
          <w:szCs w:val="24"/>
        </w:rPr>
        <w:fldChar w:fldCharType="separate"/>
      </w:r>
      <w:r w:rsidR="00782EF5">
        <w:rPr>
          <w:noProof/>
          <w:sz w:val="24"/>
          <w:szCs w:val="24"/>
        </w:rPr>
        <w:t>(Scheele et al., 2019)</w:t>
      </w:r>
      <w:r w:rsidR="00782EF5">
        <w:rPr>
          <w:sz w:val="24"/>
          <w:szCs w:val="24"/>
        </w:rPr>
        <w:fldChar w:fldCharType="end"/>
      </w:r>
      <w:r w:rsidR="00782EF5">
        <w:rPr>
          <w:sz w:val="24"/>
          <w:szCs w:val="24"/>
        </w:rPr>
        <w:t xml:space="preserve">. Similarly, while the effects of severe </w:t>
      </w:r>
      <w:proofErr w:type="spellStart"/>
      <w:r w:rsidR="00782EF5">
        <w:rPr>
          <w:sz w:val="24"/>
          <w:szCs w:val="24"/>
        </w:rPr>
        <w:t>perkinsea</w:t>
      </w:r>
      <w:proofErr w:type="spellEnd"/>
      <w:r w:rsidR="00782EF5">
        <w:rPr>
          <w:sz w:val="24"/>
          <w:szCs w:val="24"/>
        </w:rPr>
        <w:t xml:space="preserve"> infection are often tied to </w:t>
      </w:r>
      <w:proofErr w:type="spellStart"/>
      <w:r w:rsidR="00782EF5">
        <w:rPr>
          <w:sz w:val="24"/>
          <w:szCs w:val="24"/>
        </w:rPr>
        <w:t>ranids</w:t>
      </w:r>
      <w:proofErr w:type="spellEnd"/>
      <w:r w:rsidR="00782EF5">
        <w:rPr>
          <w:sz w:val="24"/>
          <w:szCs w:val="24"/>
        </w:rPr>
        <w:t xml:space="preserve"> </w:t>
      </w:r>
      <w:r w:rsidR="00782EF5">
        <w:rPr>
          <w:sz w:val="24"/>
          <w:szCs w:val="24"/>
        </w:rPr>
        <w:fldChar w:fldCharType="begin"/>
      </w:r>
      <w:r w:rsidR="00782EF5">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782EF5">
        <w:rPr>
          <w:rFonts w:ascii="Cambria Math" w:hAnsi="Cambria Math" w:cs="Cambria Math"/>
          <w:sz w:val="24"/>
          <w:szCs w:val="24"/>
        </w:rPr>
        <w:instrText>‐</w:instrText>
      </w:r>
      <w:r w:rsidR="00782EF5">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782EF5">
        <w:rPr>
          <w:rFonts w:ascii="Cambria Math" w:hAnsi="Cambria Math" w:cs="Cambria Math"/>
          <w:sz w:val="24"/>
          <w:szCs w:val="24"/>
        </w:rPr>
        <w:instrText>‐</w:instrText>
      </w:r>
      <w:r w:rsidR="00782EF5">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782EF5">
        <w:rPr>
          <w:rFonts w:ascii="Cambria Math" w:hAnsi="Cambria Math" w:cs="Cambria Math"/>
          <w:sz w:val="24"/>
          <w:szCs w:val="24"/>
        </w:rPr>
        <w:instrText>‐</w:instrText>
      </w:r>
      <w:r w:rsidR="00782EF5">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782EF5">
        <w:rPr>
          <w:rFonts w:ascii="Cambria Math" w:hAnsi="Cambria Math" w:cs="Cambria Math"/>
          <w:sz w:val="24"/>
          <w:szCs w:val="24"/>
        </w:rPr>
        <w:instrText>‐</w:instrText>
      </w:r>
      <w:r w:rsidR="00782EF5">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782EF5">
        <w:rPr>
          <w:rFonts w:ascii="Cambria Math" w:hAnsi="Cambria Math" w:cs="Cambria Math"/>
          <w:sz w:val="24"/>
          <w:szCs w:val="24"/>
        </w:rPr>
        <w:instrText>‐</w:instrText>
      </w:r>
      <w:r w:rsidR="00782EF5">
        <w:rPr>
          <w:sz w:val="24"/>
          <w:szCs w:val="24"/>
        </w:rPr>
        <w:instrText>variates. Co</w:instrText>
      </w:r>
      <w:r w:rsidR="00782EF5">
        <w:rPr>
          <w:rFonts w:ascii="Cambria Math" w:hAnsi="Cambria Math" w:cs="Cambria Math"/>
          <w:sz w:val="24"/>
          <w:szCs w:val="24"/>
        </w:rPr>
        <w:instrText>‐</w:instrText>
      </w:r>
      <w:r w:rsidR="00782EF5">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782EF5">
        <w:rPr>
          <w:rFonts w:ascii="Cambria Math" w:hAnsi="Cambria Math" w:cs="Cambria Math"/>
          <w:sz w:val="24"/>
          <w:szCs w:val="24"/>
        </w:rPr>
        <w:instrText>‐</w:instrText>
      </w:r>
      <w:r w:rsidR="00782EF5">
        <w:rPr>
          <w:sz w:val="24"/>
          <w:szCs w:val="24"/>
        </w:rPr>
        <w:instrText>recognized as a cause of anuran declines, especially in the context of pathogen co</w:instrText>
      </w:r>
      <w:r w:rsidR="00782EF5">
        <w:rPr>
          <w:rFonts w:ascii="Cambria Math" w:hAnsi="Cambria Math" w:cs="Cambria Math"/>
          <w:sz w:val="24"/>
          <w:szCs w:val="24"/>
        </w:rPr>
        <w:instrText>‐</w:instrText>
      </w:r>
      <w:r w:rsidR="00782EF5">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782EF5">
        <w:rPr>
          <w:rFonts w:ascii="Cambria Math" w:hAnsi="Cambria Math" w:cs="Cambria Math"/>
          <w:sz w:val="24"/>
          <w:szCs w:val="24"/>
        </w:rPr>
        <w:instrText>‐</w:instrText>
      </w:r>
      <w:r w:rsidR="00782EF5">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sidR="00782EF5">
        <w:rPr>
          <w:sz w:val="24"/>
          <w:szCs w:val="24"/>
        </w:rPr>
        <w:fldChar w:fldCharType="separate"/>
      </w:r>
      <w:r w:rsidR="00782EF5">
        <w:rPr>
          <w:noProof/>
          <w:sz w:val="24"/>
          <w:szCs w:val="24"/>
        </w:rPr>
        <w:t>(Atkinson &amp; Savage, 2023; Davis et al., 2007)</w:t>
      </w:r>
      <w:r w:rsidR="00782EF5">
        <w:rPr>
          <w:sz w:val="24"/>
          <w:szCs w:val="24"/>
        </w:rPr>
        <w:fldChar w:fldCharType="end"/>
      </w:r>
      <w:r w:rsidR="00782EF5">
        <w:rPr>
          <w:sz w:val="24"/>
          <w:szCs w:val="24"/>
        </w:rPr>
        <w:t xml:space="preserve">, recent work suggests a much broader host range that may encompass &gt;95% of extant frogs </w:t>
      </w:r>
      <w:r w:rsidR="00782EF5">
        <w:rPr>
          <w:sz w:val="24"/>
          <w:szCs w:val="24"/>
        </w:rPr>
        <w:fldChar w:fldCharType="begin"/>
      </w:r>
      <w:r w:rsidR="00782EF5">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sidR="00782EF5">
        <w:rPr>
          <w:sz w:val="24"/>
          <w:szCs w:val="24"/>
        </w:rPr>
        <w:fldChar w:fldCharType="separate"/>
      </w:r>
      <w:r w:rsidR="00782EF5">
        <w:rPr>
          <w:noProof/>
          <w:sz w:val="24"/>
          <w:szCs w:val="24"/>
        </w:rPr>
        <w:t>(Chambouvet et al., 2015; Smilansky et al., 2021)</w:t>
      </w:r>
      <w:r w:rsidR="00782EF5">
        <w:rPr>
          <w:sz w:val="24"/>
          <w:szCs w:val="24"/>
        </w:rPr>
        <w:fldChar w:fldCharType="end"/>
      </w:r>
      <w:r w:rsidR="00782EF5">
        <w:rPr>
          <w:sz w:val="24"/>
          <w:szCs w:val="24"/>
        </w:rPr>
        <w:t xml:space="preserve">. Future studies may consider whether these patterns extend beyond </w:t>
      </w:r>
      <w:proofErr w:type="spellStart"/>
      <w:r w:rsidR="00782EF5">
        <w:rPr>
          <w:sz w:val="24"/>
          <w:szCs w:val="24"/>
        </w:rPr>
        <w:t>ranavirus</w:t>
      </w:r>
      <w:proofErr w:type="spellEnd"/>
      <w:r w:rsidR="00782EF5">
        <w:rPr>
          <w:sz w:val="24"/>
          <w:szCs w:val="24"/>
        </w:rPr>
        <w:t xml:space="preserve"> into other generalist pathogens affecting amphibians.</w:t>
      </w:r>
      <w:r w:rsidR="00782EF5" w:rsidRPr="00DB2F80">
        <w:rPr>
          <w:sz w:val="24"/>
          <w:szCs w:val="24"/>
        </w:rPr>
        <w:t xml:space="preserve"> </w:t>
      </w:r>
    </w:p>
    <w:p w14:paraId="67783EF4" w14:textId="4BD2D7B5" w:rsidR="002E6E0F" w:rsidRPr="00DB2F80" w:rsidRDefault="00000000" w:rsidP="0040206D">
      <w:pPr>
        <w:spacing w:line="360" w:lineRule="auto"/>
        <w:ind w:firstLine="720"/>
        <w:rPr>
          <w:sz w:val="24"/>
          <w:szCs w:val="24"/>
        </w:rPr>
      </w:pPr>
      <w:r w:rsidRPr="00DB2F80">
        <w:rPr>
          <w:sz w:val="24"/>
          <w:szCs w:val="24"/>
        </w:rPr>
        <w:t xml:space="preserve">Our analysis was constrained by certain </w:t>
      </w:r>
      <w:r w:rsidR="0040206D" w:rsidRPr="00DB2F80">
        <w:rPr>
          <w:sz w:val="24"/>
          <w:szCs w:val="24"/>
        </w:rPr>
        <w:t>intentional and</w:t>
      </w:r>
      <w:r w:rsidRPr="00DB2F80">
        <w:rPr>
          <w:sz w:val="24"/>
          <w:szCs w:val="24"/>
        </w:rPr>
        <w:t xml:space="preserve"> important limitations. First, while the focus of our study was on the transmission potential of </w:t>
      </w:r>
      <w:proofErr w:type="spellStart"/>
      <w:r w:rsidRPr="00DB2F80">
        <w:rPr>
          <w:sz w:val="24"/>
          <w:szCs w:val="24"/>
        </w:rPr>
        <w:t>ranavirus</w:t>
      </w:r>
      <w:proofErr w:type="spellEnd"/>
      <w:r w:rsidRPr="00DB2F80">
        <w:rPr>
          <w:sz w:val="24"/>
          <w:szCs w:val="24"/>
        </w:rPr>
        <w:t xml:space="preserve"> in larval amphibian communities characterized through the basic reproductive number (</w:t>
      </w:r>
      <w:r w:rsidRPr="00DB2F80">
        <w:rPr>
          <w:i/>
          <w:sz w:val="24"/>
          <w:szCs w:val="24"/>
        </w:rPr>
        <w:t>R</w:t>
      </w:r>
      <w:r w:rsidRPr="00DB2F80">
        <w:rPr>
          <w:sz w:val="24"/>
          <w:szCs w:val="24"/>
          <w:vertAlign w:val="subscript"/>
        </w:rPr>
        <w:t>0</w:t>
      </w:r>
      <w:r w:rsidRPr="00DB2F80">
        <w:rPr>
          <w:sz w:val="24"/>
          <w:szCs w:val="24"/>
        </w:rPr>
        <w:t xml:space="preserve">) and observations of </w:t>
      </w:r>
      <w:proofErr w:type="spellStart"/>
      <w:r w:rsidRPr="00DB2F80">
        <w:rPr>
          <w:sz w:val="24"/>
          <w:szCs w:val="24"/>
        </w:rPr>
        <w:t>ranavirus</w:t>
      </w:r>
      <w:proofErr w:type="spellEnd"/>
      <w:r w:rsidRPr="00DB2F80">
        <w:rPr>
          <w:sz w:val="24"/>
          <w:szCs w:val="24"/>
        </w:rPr>
        <w:t xml:space="preserve"> epizootics, other features of the system such as disease severity </w:t>
      </w:r>
      <w:r w:rsidRPr="00DB2F80">
        <w:rPr>
          <w:sz w:val="24"/>
          <w:szCs w:val="24"/>
        </w:rPr>
        <w:fldChar w:fldCharType="begin"/>
      </w:r>
      <w:r w:rsidR="000A46F0" w:rsidRPr="00DB2F80">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00DB2F80">
        <w:rPr>
          <w:sz w:val="24"/>
          <w:szCs w:val="24"/>
        </w:rPr>
        <w:fldChar w:fldCharType="separate"/>
      </w:r>
      <w:r w:rsidR="000A46F0" w:rsidRPr="00DB2F80">
        <w:rPr>
          <w:sz w:val="24"/>
          <w:szCs w:val="24"/>
        </w:rPr>
        <w:t>(Price et al., 2019)</w:t>
      </w:r>
      <w:r w:rsidRPr="00DB2F80">
        <w:rPr>
          <w:sz w:val="24"/>
          <w:szCs w:val="24"/>
        </w:rPr>
        <w:fldChar w:fldCharType="end"/>
      </w:r>
      <w:r w:rsidRPr="00DB2F80">
        <w:rPr>
          <w:sz w:val="24"/>
          <w:szCs w:val="24"/>
        </w:rPr>
        <w:t xml:space="preserve">, and persistence of pathogens through multiple seasons </w:t>
      </w:r>
      <w:r w:rsidRPr="00DB2F80">
        <w:rPr>
          <w:sz w:val="24"/>
          <w:szCs w:val="24"/>
        </w:rPr>
        <w:fldChar w:fldCharType="begin"/>
      </w:r>
      <w:r w:rsidR="000A46F0" w:rsidRPr="00DB2F80">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00DB2F80">
        <w:rPr>
          <w:sz w:val="24"/>
          <w:szCs w:val="24"/>
        </w:rPr>
        <w:fldChar w:fldCharType="separate"/>
      </w:r>
      <w:r w:rsidR="000A46F0" w:rsidRPr="00DB2F80">
        <w:rPr>
          <w:sz w:val="24"/>
          <w:szCs w:val="24"/>
        </w:rPr>
        <w:t>(Hall et al., 2018)</w:t>
      </w:r>
      <w:r w:rsidRPr="00DB2F80">
        <w:rPr>
          <w:sz w:val="24"/>
          <w:szCs w:val="24"/>
        </w:rPr>
        <w:fldChar w:fldCharType="end"/>
      </w:r>
      <w:r w:rsidRPr="00DB2F80">
        <w:rPr>
          <w:sz w:val="24"/>
          <w:szCs w:val="24"/>
        </w:rPr>
        <w:t xml:space="preserve"> may provide insight into the joint effects of both biotic and abiotic factors on the transmission of generalist pathogens, with suitable data. Second, we use </w:t>
      </w:r>
      <w:r w:rsidRPr="00DB2F80">
        <w:rPr>
          <w:sz w:val="24"/>
          <w:szCs w:val="24"/>
        </w:rPr>
        <w:lastRenderedPageBreak/>
        <w:t>species-specific viral load as a proxy for competence and we model this as infectivity in the system but other traits such as susceptibility and exposure risk due to behavior are also important features of the system that were not explored. Generally, competence may be better understood as a context</w:t>
      </w:r>
      <w:r w:rsidR="0040206D" w:rsidRPr="00DB2F80">
        <w:rPr>
          <w:sz w:val="24"/>
          <w:szCs w:val="24"/>
        </w:rPr>
        <w:t>-</w:t>
      </w:r>
      <w:r w:rsidRPr="00DB2F80">
        <w:rPr>
          <w:sz w:val="24"/>
          <w:szCs w:val="24"/>
        </w:rPr>
        <w:t xml:space="preserve">specific phenomenon that will depend on individual-level host traits, pathogen genotype, and the environmental conditions of the interaction </w:t>
      </w:r>
      <w:r w:rsidRPr="00DB2F80">
        <w:rPr>
          <w:sz w:val="24"/>
          <w:szCs w:val="24"/>
        </w:rPr>
        <w:fldChar w:fldCharType="begin"/>
      </w:r>
      <w:r w:rsidR="000A46F0" w:rsidRPr="00DB2F80">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00DB2F80">
        <w:rPr>
          <w:sz w:val="24"/>
          <w:szCs w:val="24"/>
        </w:rPr>
        <w:fldChar w:fldCharType="separate"/>
      </w:r>
      <w:r w:rsidR="000A46F0" w:rsidRPr="00DB2F80">
        <w:rPr>
          <w:sz w:val="24"/>
          <w:szCs w:val="24"/>
        </w:rPr>
        <w:t>(Merrill &amp; Johnson, 2020)</w:t>
      </w:r>
      <w:r w:rsidRPr="00DB2F80">
        <w:rPr>
          <w:sz w:val="24"/>
          <w:szCs w:val="24"/>
        </w:rPr>
        <w:fldChar w:fldCharType="end"/>
      </w:r>
      <w:r w:rsidRPr="00DB2F80">
        <w:rPr>
          <w:sz w:val="24"/>
          <w:szCs w:val="24"/>
        </w:rP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p>
    <w:p w14:paraId="0B13FA86" w14:textId="02BF5311" w:rsidR="002E6E0F" w:rsidRPr="00DB2F80" w:rsidRDefault="00000000"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592DE692" w14:textId="77777777" w:rsidR="00A85951" w:rsidRPr="00A85951" w:rsidRDefault="00000000" w:rsidP="00A85951">
      <w:pPr>
        <w:pStyle w:val="Bibliography"/>
      </w:pPr>
      <w:r w:rsidRPr="00DB2F80">
        <w:rPr>
          <w:sz w:val="24"/>
          <w:szCs w:val="24"/>
        </w:rPr>
        <w:fldChar w:fldCharType="begin"/>
      </w:r>
      <w:r w:rsidR="000A46F0" w:rsidRPr="00DB2F80">
        <w:rPr>
          <w:sz w:val="24"/>
          <w:szCs w:val="24"/>
        </w:rPr>
        <w:instrText xml:space="preserve"> ADDIN ZOTERO_BIBL {"uncited":[],"omitted":[],"custom":[]} CSL_BIBLIOGRAPHY </w:instrText>
      </w:r>
      <w:r w:rsidRPr="00DB2F80">
        <w:rPr>
          <w:sz w:val="24"/>
          <w:szCs w:val="24"/>
        </w:rPr>
        <w:fldChar w:fldCharType="separate"/>
      </w:r>
      <w:r w:rsidR="00A85951" w:rsidRPr="00A85951">
        <w:t xml:space="preserve">Allender, M. C., Bunick, D., &amp; Mitchell, M. A. (2013). Development and validation of TaqMan quantitative PCR for detection of frog virus 3-like virus in eastern box turtles (Terrapene carolina carolina). </w:t>
      </w:r>
      <w:r w:rsidR="00A85951" w:rsidRPr="00A85951">
        <w:rPr>
          <w:i/>
          <w:iCs/>
        </w:rPr>
        <w:t>Journal of Virological Methods</w:t>
      </w:r>
      <w:r w:rsidR="00A85951" w:rsidRPr="00A85951">
        <w:t xml:space="preserve">, </w:t>
      </w:r>
      <w:r w:rsidR="00A85951" w:rsidRPr="00A85951">
        <w:rPr>
          <w:i/>
          <w:iCs/>
        </w:rPr>
        <w:t>188</w:t>
      </w:r>
      <w:r w:rsidR="00A85951" w:rsidRPr="00A85951">
        <w:t>(1–2), 121–125. https://doi.org/10.1016/j.jviromet.2012.12.012</w:t>
      </w:r>
    </w:p>
    <w:p w14:paraId="50F3589D" w14:textId="77777777" w:rsidR="00A85951" w:rsidRPr="00A85951" w:rsidRDefault="00A85951" w:rsidP="00A85951">
      <w:pPr>
        <w:pStyle w:val="Bibliography"/>
      </w:pPr>
      <w:r w:rsidRPr="00A85951">
        <w:t xml:space="preserve">Altizer, S., Ostfeld, R. S., Johnson, P. T. J., Kutz, S., &amp; Harvell, C. D. (2013). Climate Change and Infectious Diseases: From Evidence to a Predictive Framework. </w:t>
      </w:r>
      <w:r w:rsidRPr="00A85951">
        <w:rPr>
          <w:i/>
          <w:iCs/>
        </w:rPr>
        <w:t>Science (American Association for the Advancement of Science)</w:t>
      </w:r>
      <w:r w:rsidRPr="00A85951">
        <w:t xml:space="preserve">, </w:t>
      </w:r>
      <w:r w:rsidRPr="00A85951">
        <w:rPr>
          <w:i/>
          <w:iCs/>
        </w:rPr>
        <w:t>341</w:t>
      </w:r>
      <w:r w:rsidRPr="00A85951">
        <w:t>(6145), 514–519. https://doi.org/10.1126/science.1239401</w:t>
      </w:r>
    </w:p>
    <w:p w14:paraId="229B5641" w14:textId="77777777" w:rsidR="00A85951" w:rsidRPr="00A85951" w:rsidRDefault="00A85951" w:rsidP="00A85951">
      <w:pPr>
        <w:pStyle w:val="Bibliography"/>
      </w:pPr>
      <w:r w:rsidRPr="00A85951">
        <w:t xml:space="preserve">Antonovics, J., Wilson, A. J., Forbes, M. R., Hauffe, H. C., Kallio, E. R., Leggett, H. C., Longdon, B., Okamura, B., Sait, S. M., &amp; Webster, J. P. (2017). The evolution of transmission mode. </w:t>
      </w:r>
      <w:r w:rsidRPr="00A85951">
        <w:rPr>
          <w:i/>
          <w:iCs/>
        </w:rPr>
        <w:t>Philosophical Transactions of the Royal Society B: Biological Sciences</w:t>
      </w:r>
      <w:r w:rsidRPr="00A85951">
        <w:t xml:space="preserve">, </w:t>
      </w:r>
      <w:r w:rsidRPr="00A85951">
        <w:rPr>
          <w:i/>
          <w:iCs/>
        </w:rPr>
        <w:t>372</w:t>
      </w:r>
      <w:r w:rsidRPr="00A85951">
        <w:t>(1719), 20160083. https://doi.org/10.1098/rstb.2016.0083</w:t>
      </w:r>
    </w:p>
    <w:p w14:paraId="3C48BF93" w14:textId="77777777" w:rsidR="00A85951" w:rsidRPr="00A85951" w:rsidRDefault="00A85951" w:rsidP="00A85951">
      <w:pPr>
        <w:pStyle w:val="Bibliography"/>
      </w:pPr>
      <w:r w:rsidRPr="00A85951">
        <w:t>Atkinson, M. S., &amp; Savage, A. E. (2023). Widespread amphibian Perkinsea infections associated with Ranidae hosts, cooler months and Ranavirus co</w:t>
      </w:r>
      <w:r w:rsidRPr="00A85951">
        <w:rPr>
          <w:rFonts w:ascii="Cambria Math" w:hAnsi="Cambria Math" w:cs="Cambria Math"/>
        </w:rPr>
        <w:t>‐</w:t>
      </w:r>
      <w:r w:rsidRPr="00A85951">
        <w:t xml:space="preserve">infection. </w:t>
      </w:r>
      <w:r w:rsidRPr="00A85951">
        <w:rPr>
          <w:i/>
          <w:iCs/>
        </w:rPr>
        <w:t>Journal of Animal Ecology</w:t>
      </w:r>
      <w:r w:rsidRPr="00A85951">
        <w:t xml:space="preserve">, </w:t>
      </w:r>
      <w:r w:rsidRPr="00A85951">
        <w:rPr>
          <w:i/>
          <w:iCs/>
        </w:rPr>
        <w:t>92</w:t>
      </w:r>
      <w:r w:rsidRPr="00A85951">
        <w:t>(9), 1856–1868. https://doi.org/10.1111/1365-2656.13977</w:t>
      </w:r>
    </w:p>
    <w:p w14:paraId="4DEA3A93" w14:textId="77777777" w:rsidR="00A85951" w:rsidRPr="00A85951" w:rsidRDefault="00A85951" w:rsidP="00A85951">
      <w:pPr>
        <w:pStyle w:val="Bibliography"/>
      </w:pPr>
      <w:r w:rsidRPr="00A85951">
        <w:t xml:space="preserve">Becker, C. G., Rodriguez, D., Longo, A. V., Talaba, A. L., &amp; Zamudio, K. R. (2012). Disease Risk in Temperate Amphibian Populations Is Higher at Closed-Canopy Sites. </w:t>
      </w:r>
      <w:r w:rsidRPr="00A85951">
        <w:rPr>
          <w:i/>
          <w:iCs/>
        </w:rPr>
        <w:t>PloS One</w:t>
      </w:r>
      <w:r w:rsidRPr="00A85951">
        <w:t xml:space="preserve">, </w:t>
      </w:r>
      <w:r w:rsidRPr="00A85951">
        <w:rPr>
          <w:i/>
          <w:iCs/>
        </w:rPr>
        <w:t>7</w:t>
      </w:r>
      <w:r w:rsidRPr="00A85951">
        <w:t>(10), e48205. https://doi.org/10.1371/journal.pone.0048205</w:t>
      </w:r>
    </w:p>
    <w:p w14:paraId="2DD600E1" w14:textId="77777777" w:rsidR="00A85951" w:rsidRPr="00A85951" w:rsidRDefault="00A85951" w:rsidP="00A85951">
      <w:pPr>
        <w:pStyle w:val="Bibliography"/>
      </w:pPr>
      <w:r w:rsidRPr="00A85951">
        <w:t xml:space="preserve">Berger, L., Speare, R., Daszak, P., Green, D. E., Cunningham, A. A., Goggin, C. L., Slocombe, R., Ragan, M. A., Hyatt, A. D., McDonald, K. R., Hines, H. B., Lips, K. R., Marantelli, G., &amp; Parkes, H. (1998). Chytridiomycosis causes amphibian mortality associated with population declines in the rain forests of Australia and Central America. </w:t>
      </w:r>
      <w:r w:rsidRPr="00A85951">
        <w:rPr>
          <w:i/>
          <w:iCs/>
        </w:rPr>
        <w:t>Proceedings of the National Academy of Sciences</w:t>
      </w:r>
      <w:r w:rsidRPr="00A85951">
        <w:t xml:space="preserve">, </w:t>
      </w:r>
      <w:r w:rsidRPr="00A85951">
        <w:rPr>
          <w:i/>
          <w:iCs/>
        </w:rPr>
        <w:t>95</w:t>
      </w:r>
      <w:r w:rsidRPr="00A85951">
        <w:t>(15), 9031–9036. https://doi.org/10.1073/pnas.95.15.9031</w:t>
      </w:r>
    </w:p>
    <w:p w14:paraId="05EC8BA9" w14:textId="77777777" w:rsidR="00A85951" w:rsidRPr="00A85951" w:rsidRDefault="00A85951" w:rsidP="00A85951">
      <w:pPr>
        <w:pStyle w:val="Bibliography"/>
      </w:pPr>
      <w:r w:rsidRPr="00A85951">
        <w:lastRenderedPageBreak/>
        <w:t xml:space="preserve">Bienentreu, J.-F., &amp; Lesbarrères, D. (2020). Amphibian Disease Ecology: Are We Just Scratching the Surface? </w:t>
      </w:r>
      <w:r w:rsidRPr="00A85951">
        <w:rPr>
          <w:i/>
          <w:iCs/>
        </w:rPr>
        <w:t>Herpetologica</w:t>
      </w:r>
      <w:r w:rsidRPr="00A85951">
        <w:t xml:space="preserve">, </w:t>
      </w:r>
      <w:r w:rsidRPr="00A85951">
        <w:rPr>
          <w:i/>
          <w:iCs/>
        </w:rPr>
        <w:t>76</w:t>
      </w:r>
      <w:r w:rsidRPr="00A85951">
        <w:t>(2), 153. https://doi.org/10.1655/0018-0831-76.2.153</w:t>
      </w:r>
    </w:p>
    <w:p w14:paraId="5EB696A7" w14:textId="77777777" w:rsidR="00A85951" w:rsidRPr="00A85951" w:rsidRDefault="00A85951" w:rsidP="00A85951">
      <w:pPr>
        <w:pStyle w:val="Bibliography"/>
      </w:pPr>
      <w:r w:rsidRPr="00A85951">
        <w:t xml:space="preserve">Blaustein, A. R., Walls, S. C., Bancroft, B. A., Lawler, J. J., Searle, C. L., &amp; Gervasi, S. S. (2010). Direct and Indirect Effects of Climate Change on Amphibian Populations. </w:t>
      </w:r>
      <w:r w:rsidRPr="00A85951">
        <w:rPr>
          <w:i/>
          <w:iCs/>
        </w:rPr>
        <w:t>Diversity</w:t>
      </w:r>
      <w:r w:rsidRPr="00A85951">
        <w:t xml:space="preserve">, </w:t>
      </w:r>
      <w:r w:rsidRPr="00A85951">
        <w:rPr>
          <w:i/>
          <w:iCs/>
        </w:rPr>
        <w:t>2</w:t>
      </w:r>
      <w:r w:rsidRPr="00A85951">
        <w:t>(2), 281–313. https://doi.org/10.3390/d2020281</w:t>
      </w:r>
    </w:p>
    <w:p w14:paraId="1DBE70B8" w14:textId="77777777" w:rsidR="00A85951" w:rsidRPr="00A85951" w:rsidRDefault="00A85951" w:rsidP="00A85951">
      <w:pPr>
        <w:pStyle w:val="Bibliography"/>
      </w:pPr>
      <w:r w:rsidRPr="00A85951">
        <w:t xml:space="preserve">Brenes, R., Gray, M. J., Waltzek, T. B., Wilkes, R. P., &amp; Miller, D. L. (2014). Transmission of ranavirus between ectothermic vertebrate hosts. </w:t>
      </w:r>
      <w:r w:rsidRPr="00A85951">
        <w:rPr>
          <w:i/>
          <w:iCs/>
        </w:rPr>
        <w:t>PLoS ONE</w:t>
      </w:r>
      <w:r w:rsidRPr="00A85951">
        <w:t>. https://doi.org/10.1371/journal.pone.0092476</w:t>
      </w:r>
    </w:p>
    <w:p w14:paraId="2DF6F379" w14:textId="77777777" w:rsidR="00A85951" w:rsidRPr="00A85951" w:rsidRDefault="00A85951" w:rsidP="00A85951">
      <w:pPr>
        <w:pStyle w:val="Bibliography"/>
      </w:pPr>
      <w:r w:rsidRPr="00A85951">
        <w:t xml:space="preserve">Brunner, J. L., Beaty, L., Guitard, A., &amp; Russell, D. (2017). Heterogeneities in the infection process drive ranavirus transmission. </w:t>
      </w:r>
      <w:r w:rsidRPr="00A85951">
        <w:rPr>
          <w:i/>
          <w:iCs/>
        </w:rPr>
        <w:t>Ecology</w:t>
      </w:r>
      <w:r w:rsidRPr="00A85951">
        <w:t xml:space="preserve">, </w:t>
      </w:r>
      <w:r w:rsidRPr="00A85951">
        <w:rPr>
          <w:i/>
          <w:iCs/>
        </w:rPr>
        <w:t>98</w:t>
      </w:r>
      <w:r w:rsidRPr="00A85951">
        <w:t>(2), 576–582. https://doi.org/10.1002/ecy.1644</w:t>
      </w:r>
    </w:p>
    <w:p w14:paraId="75E73E5F" w14:textId="77777777" w:rsidR="00A85951" w:rsidRPr="00A85951" w:rsidRDefault="00A85951" w:rsidP="00A85951">
      <w:pPr>
        <w:pStyle w:val="Bibliography"/>
      </w:pPr>
      <w:r w:rsidRPr="00A85951">
        <w:t xml:space="preserve">Chambouvet, A., Gower, D. J., Jirků, M., Yabsley, M. J., Davis, A. K., Leonard, G., Maguire, F., Doherty-Bone, T. M., Bittencourt-Silva, G. B., Wilkinson, M., &amp; Richards, T. A. (2015). Cryptic infection of a broad taxonomic and geographic diversity of tadpoles by Perkinsea protists. </w:t>
      </w:r>
      <w:r w:rsidRPr="00A85951">
        <w:rPr>
          <w:i/>
          <w:iCs/>
        </w:rPr>
        <w:t>Proceedings of the National Academy of Sciences</w:t>
      </w:r>
      <w:r w:rsidRPr="00A85951">
        <w:t xml:space="preserve">, </w:t>
      </w:r>
      <w:r w:rsidRPr="00A85951">
        <w:rPr>
          <w:i/>
          <w:iCs/>
        </w:rPr>
        <w:t>112</w:t>
      </w:r>
      <w:r w:rsidRPr="00A85951">
        <w:t>(34). https://doi.org/10.1073/pnas.1500163112</w:t>
      </w:r>
    </w:p>
    <w:p w14:paraId="4350C569" w14:textId="77777777" w:rsidR="00A85951" w:rsidRPr="00A85951" w:rsidRDefault="00A85951" w:rsidP="00A85951">
      <w:pPr>
        <w:pStyle w:val="Bibliography"/>
      </w:pPr>
      <w:r w:rsidRPr="00A85951">
        <w:t xml:space="preserve">Cohen, J. M., Civitello, D. J., Brace, A. J., Feichtinger, E. M., Ortega, C. N., Richardson, J. C., Sauer, E. L., Liu, X., &amp; Rohr, J. R. (2016). Spatial scale modulates the strength of ecological processes driving disease distributions. </w:t>
      </w:r>
      <w:r w:rsidRPr="00A85951">
        <w:rPr>
          <w:i/>
          <w:iCs/>
        </w:rPr>
        <w:t>Proceedings of the National Academy of Sciences</w:t>
      </w:r>
      <w:r w:rsidRPr="00A85951">
        <w:t xml:space="preserve">, </w:t>
      </w:r>
      <w:r w:rsidRPr="00A85951">
        <w:rPr>
          <w:i/>
          <w:iCs/>
        </w:rPr>
        <w:t>113</w:t>
      </w:r>
      <w:r w:rsidRPr="00A85951">
        <w:t>(24), E3359–E3364. https://doi.org/10.1073/pnas.1521657113</w:t>
      </w:r>
    </w:p>
    <w:p w14:paraId="0CB23393" w14:textId="77777777" w:rsidR="00A85951" w:rsidRPr="00A85951" w:rsidRDefault="00A85951" w:rsidP="00A85951">
      <w:pPr>
        <w:pStyle w:val="Bibliography"/>
      </w:pPr>
      <w:r w:rsidRPr="00A85951">
        <w:t xml:space="preserve">Coleman, A. L. (2018). </w:t>
      </w:r>
      <w:r w:rsidRPr="00A85951">
        <w:rPr>
          <w:i/>
          <w:iCs/>
        </w:rPr>
        <w:t>Incorporating environmental factors into discussions of diversity-disease relationships</w:t>
      </w:r>
      <w:r w:rsidRPr="00A85951">
        <w:t>. University of Georgia.</w:t>
      </w:r>
    </w:p>
    <w:p w14:paraId="2B714D7E" w14:textId="77777777" w:rsidR="00A85951" w:rsidRPr="00A85951" w:rsidRDefault="00A85951" w:rsidP="00A85951">
      <w:pPr>
        <w:pStyle w:val="Bibliography"/>
      </w:pPr>
      <w:r w:rsidRPr="00A85951">
        <w:t xml:space="preserve">Davis, A. K., Yabsley, M. J., Kevin Keel, M., &amp; Maerz, J. C. (2007). Discovery of a Novel Alveolate Pathogen Affecting Southern Leopard Frogs in Georgia: Description of the </w:t>
      </w:r>
      <w:r w:rsidRPr="00A85951">
        <w:lastRenderedPageBreak/>
        <w:t xml:space="preserve">Disease and Host Effects. </w:t>
      </w:r>
      <w:r w:rsidRPr="00A85951">
        <w:rPr>
          <w:i/>
          <w:iCs/>
        </w:rPr>
        <w:t>EcoHealth</w:t>
      </w:r>
      <w:r w:rsidRPr="00A85951">
        <w:t xml:space="preserve">, </w:t>
      </w:r>
      <w:r w:rsidRPr="00A85951">
        <w:rPr>
          <w:i/>
          <w:iCs/>
        </w:rPr>
        <w:t>4</w:t>
      </w:r>
      <w:r w:rsidRPr="00A85951">
        <w:t>(3), 310–317. https://doi.org/10.1007/s10393-007-0115-3</w:t>
      </w:r>
    </w:p>
    <w:p w14:paraId="34B6B25E" w14:textId="77777777" w:rsidR="00A85951" w:rsidRPr="00A85951" w:rsidRDefault="00A85951" w:rsidP="00A85951">
      <w:pPr>
        <w:pStyle w:val="Bibliography"/>
      </w:pPr>
      <w:r w:rsidRPr="00A85951">
        <w:t xml:space="preserve">Diekmann, O., Heesterbeek, J. A. P., &amp; Roberts, M. G. (2009). The construction of next-generation matrices for compartmental epidemic models. </w:t>
      </w:r>
      <w:r w:rsidRPr="00A85951">
        <w:rPr>
          <w:i/>
          <w:iCs/>
        </w:rPr>
        <w:t>Journal of the Royal Society Interface</w:t>
      </w:r>
      <w:r w:rsidRPr="00A85951">
        <w:t xml:space="preserve">, </w:t>
      </w:r>
      <w:r w:rsidRPr="00A85951">
        <w:rPr>
          <w:i/>
          <w:iCs/>
        </w:rPr>
        <w:t>7</w:t>
      </w:r>
      <w:r w:rsidRPr="00A85951">
        <w:t>(47), 873–885. https://doi.org/10.1098/rsif.2009.0386</w:t>
      </w:r>
    </w:p>
    <w:p w14:paraId="5FE58096" w14:textId="77777777" w:rsidR="00A85951" w:rsidRPr="00A85951" w:rsidRDefault="00A85951" w:rsidP="00A85951">
      <w:pPr>
        <w:pStyle w:val="Bibliography"/>
      </w:pPr>
      <w:r w:rsidRPr="00A85951">
        <w:t xml:space="preserve">Dillon, W. W., &amp; Meentemeyer, R. K. (2019). Direct and indirect effects of forest microclimate on pathogen spillover. </w:t>
      </w:r>
      <w:r w:rsidRPr="00A85951">
        <w:rPr>
          <w:i/>
          <w:iCs/>
        </w:rPr>
        <w:t>Ecology (Durham)</w:t>
      </w:r>
      <w:r w:rsidRPr="00A85951">
        <w:t xml:space="preserve">, </w:t>
      </w:r>
      <w:r w:rsidRPr="00A85951">
        <w:rPr>
          <w:i/>
          <w:iCs/>
        </w:rPr>
        <w:t>100</w:t>
      </w:r>
      <w:r w:rsidRPr="00A85951">
        <w:t>(5), e02686-n/a. https://doi.org/10.1002/ecy.2686</w:t>
      </w:r>
    </w:p>
    <w:p w14:paraId="0282DC6D" w14:textId="77777777" w:rsidR="00A85951" w:rsidRPr="00A85951" w:rsidRDefault="00A85951" w:rsidP="00A85951">
      <w:pPr>
        <w:pStyle w:val="Bibliography"/>
      </w:pPr>
      <w:r w:rsidRPr="00A85951">
        <w:t xml:space="preserve">Dobson, A. (2004). Population Dynamics of Pathogens with Multiple Host Species. </w:t>
      </w:r>
      <w:r w:rsidRPr="00A85951">
        <w:rPr>
          <w:i/>
          <w:iCs/>
        </w:rPr>
        <w:t>The American Naturalist</w:t>
      </w:r>
      <w:r w:rsidRPr="00A85951">
        <w:t xml:space="preserve">, </w:t>
      </w:r>
      <w:r w:rsidRPr="00A85951">
        <w:rPr>
          <w:i/>
          <w:iCs/>
        </w:rPr>
        <w:t>164</w:t>
      </w:r>
      <w:r w:rsidRPr="00A85951">
        <w:t>(S5), S64–S78. https://doi.org/10.1086/424681</w:t>
      </w:r>
    </w:p>
    <w:p w14:paraId="714F0495" w14:textId="77777777" w:rsidR="00A85951" w:rsidRPr="00A85951" w:rsidRDefault="00A85951" w:rsidP="00A85951">
      <w:pPr>
        <w:pStyle w:val="Bibliography"/>
      </w:pPr>
      <w:r w:rsidRPr="00A85951">
        <w:t xml:space="preserve">Downs, C. J., Schoenle, L. A., Han, B. A., Harrison, J. F., &amp; Martin, L. B. (2019). Scaling of Host Competence. </w:t>
      </w:r>
      <w:r w:rsidRPr="00A85951">
        <w:rPr>
          <w:i/>
          <w:iCs/>
        </w:rPr>
        <w:t>Trends in Parasitology</w:t>
      </w:r>
      <w:r w:rsidRPr="00A85951">
        <w:t xml:space="preserve">, </w:t>
      </w:r>
      <w:r w:rsidRPr="00A85951">
        <w:rPr>
          <w:i/>
          <w:iCs/>
        </w:rPr>
        <w:t>35</w:t>
      </w:r>
      <w:r w:rsidRPr="00A85951">
        <w:t>(3), 182–192. https://doi.org/10.1016/j.pt.2018.12.002</w:t>
      </w:r>
    </w:p>
    <w:p w14:paraId="7F6FB0CD" w14:textId="77777777" w:rsidR="00A85951" w:rsidRPr="00A85951" w:rsidRDefault="00A85951" w:rsidP="00A85951">
      <w:pPr>
        <w:pStyle w:val="Bibliography"/>
      </w:pPr>
      <w:r w:rsidRPr="00A85951">
        <w:t xml:space="preserve">Eisenberg, M. C., Robertson, S. L., &amp; Tien, J. H. (2013). Identifiability and estimation of multiple transmission pathways in cholera and waterborne disease. </w:t>
      </w:r>
      <w:r w:rsidRPr="00A85951">
        <w:rPr>
          <w:i/>
          <w:iCs/>
        </w:rPr>
        <w:t>Journal of Theoretical Biology</w:t>
      </w:r>
      <w:r w:rsidRPr="00A85951">
        <w:t xml:space="preserve">, </w:t>
      </w:r>
      <w:r w:rsidRPr="00A85951">
        <w:rPr>
          <w:i/>
          <w:iCs/>
        </w:rPr>
        <w:t>324</w:t>
      </w:r>
      <w:r w:rsidRPr="00A85951">
        <w:t>, 84–102. https://doi.org/10.1016/j.jtbi.2012.12.021</w:t>
      </w:r>
    </w:p>
    <w:p w14:paraId="7ADEB629" w14:textId="77777777" w:rsidR="00A85951" w:rsidRPr="00A85951" w:rsidRDefault="00A85951" w:rsidP="00A85951">
      <w:pPr>
        <w:pStyle w:val="Bibliography"/>
      </w:pPr>
      <w:r w:rsidRPr="00A85951">
        <w:t xml:space="preserve">Fenton, A., Fairbairn, J. P., Norman, R., &amp; Hudson, P. J. (2002). Parasite transmission: Reconciling theory and reality. </w:t>
      </w:r>
      <w:r w:rsidRPr="00A85951">
        <w:rPr>
          <w:i/>
          <w:iCs/>
        </w:rPr>
        <w:t>Journal of Animal Ecology</w:t>
      </w:r>
      <w:r w:rsidRPr="00A85951">
        <w:t xml:space="preserve">, </w:t>
      </w:r>
      <w:r w:rsidRPr="00A85951">
        <w:rPr>
          <w:i/>
          <w:iCs/>
        </w:rPr>
        <w:t>71</w:t>
      </w:r>
      <w:r w:rsidRPr="00A85951">
        <w:t>(5), 893–905. https://doi.org/10.1046/j.1365-2656.2002.00656.x</w:t>
      </w:r>
    </w:p>
    <w:p w14:paraId="4CFF2F51" w14:textId="77777777" w:rsidR="00A85951" w:rsidRPr="00A85951" w:rsidRDefault="00A85951" w:rsidP="00A85951">
      <w:pPr>
        <w:pStyle w:val="Bibliography"/>
      </w:pPr>
      <w:r w:rsidRPr="00A85951">
        <w:t>Fountain</w:t>
      </w:r>
      <w:r w:rsidRPr="00A85951">
        <w:rPr>
          <w:rFonts w:ascii="Cambria Math" w:hAnsi="Cambria Math" w:cs="Cambria Math"/>
        </w:rPr>
        <w:t>‐</w:t>
      </w:r>
      <w:r w:rsidRPr="00A85951">
        <w:t>Jones, N. M., Pearse, W. D., Escobar, L. E., Alba</w:t>
      </w:r>
      <w:r w:rsidRPr="00A85951">
        <w:rPr>
          <w:rFonts w:ascii="Cambria Math" w:hAnsi="Cambria Math" w:cs="Cambria Math"/>
        </w:rPr>
        <w:t>‐</w:t>
      </w:r>
      <w:r w:rsidRPr="00A85951">
        <w:t>Casals, A., Carver, S., Davies, T. J., Kraberger, S., Papeş, M., Vandegrift, K., Worsley</w:t>
      </w:r>
      <w:r w:rsidRPr="00A85951">
        <w:rPr>
          <w:rFonts w:ascii="Cambria Math" w:hAnsi="Cambria Math" w:cs="Cambria Math"/>
        </w:rPr>
        <w:t>‐</w:t>
      </w:r>
      <w:r w:rsidRPr="00A85951">
        <w:t>Tonks, K., &amp; Craft, M. E. (2018). Towards an eco</w:t>
      </w:r>
      <w:r w:rsidRPr="00A85951">
        <w:rPr>
          <w:rFonts w:ascii="Cambria Math" w:hAnsi="Cambria Math" w:cs="Cambria Math"/>
        </w:rPr>
        <w:t>‐</w:t>
      </w:r>
      <w:r w:rsidRPr="00A85951">
        <w:t xml:space="preserve">phylogenetic framework for infectious disease ecology. </w:t>
      </w:r>
      <w:r w:rsidRPr="00A85951">
        <w:rPr>
          <w:i/>
          <w:iCs/>
        </w:rPr>
        <w:t>Biological Reviews</w:t>
      </w:r>
      <w:r w:rsidRPr="00A85951">
        <w:t xml:space="preserve">, </w:t>
      </w:r>
      <w:r w:rsidRPr="00A85951">
        <w:rPr>
          <w:i/>
          <w:iCs/>
        </w:rPr>
        <w:t>93</w:t>
      </w:r>
      <w:r w:rsidRPr="00A85951">
        <w:t>(2), 950–970. https://doi.org/10.1111/brv.12380</w:t>
      </w:r>
    </w:p>
    <w:p w14:paraId="74C709F8" w14:textId="77777777" w:rsidR="00A85951" w:rsidRPr="00A85951" w:rsidRDefault="00A85951" w:rsidP="00A85951">
      <w:pPr>
        <w:pStyle w:val="Bibliography"/>
      </w:pPr>
      <w:r w:rsidRPr="00A85951">
        <w:t xml:space="preserve">Gehman, A.-L. M., Hall, R. J., &amp; Byers, J. E. (2018). Host and parasite thermal ecology jointly determine the effect of climate warming on epidemic dynamics. </w:t>
      </w:r>
      <w:r w:rsidRPr="00A85951">
        <w:rPr>
          <w:i/>
          <w:iCs/>
        </w:rPr>
        <w:t xml:space="preserve">Proceedings of the </w:t>
      </w:r>
      <w:r w:rsidRPr="00A85951">
        <w:rPr>
          <w:i/>
          <w:iCs/>
        </w:rPr>
        <w:lastRenderedPageBreak/>
        <w:t>National Academy of Sciences</w:t>
      </w:r>
      <w:r w:rsidRPr="00A85951">
        <w:t xml:space="preserve">, </w:t>
      </w:r>
      <w:r w:rsidRPr="00A85951">
        <w:rPr>
          <w:i/>
          <w:iCs/>
        </w:rPr>
        <w:t>115</w:t>
      </w:r>
      <w:r w:rsidRPr="00A85951">
        <w:t>(4), 744–749. https://doi.org/10.1073/pnas.1705067115</w:t>
      </w:r>
    </w:p>
    <w:p w14:paraId="12D65D3E" w14:textId="77777777" w:rsidR="00A85951" w:rsidRPr="00A85951" w:rsidRDefault="00A85951" w:rsidP="00A85951">
      <w:pPr>
        <w:pStyle w:val="Bibliography"/>
      </w:pPr>
      <w:r w:rsidRPr="00A85951">
        <w:t xml:space="preserve">Gray, M. J., Miller, D. L., &amp; Hoverman, J. T. (2009). Ecology and pathology of amphibian ranaviruses. </w:t>
      </w:r>
      <w:r w:rsidRPr="00A85951">
        <w:rPr>
          <w:i/>
          <w:iCs/>
        </w:rPr>
        <w:t>Diseases of Aquatic Organisms</w:t>
      </w:r>
      <w:r w:rsidRPr="00A85951">
        <w:t xml:space="preserve">, </w:t>
      </w:r>
      <w:r w:rsidRPr="00A85951">
        <w:rPr>
          <w:i/>
          <w:iCs/>
        </w:rPr>
        <w:t>87</w:t>
      </w:r>
      <w:r w:rsidRPr="00A85951">
        <w:t>(3), 243–266. https://doi.org/10.3354/dao02138</w:t>
      </w:r>
    </w:p>
    <w:p w14:paraId="44C3C773" w14:textId="77777777" w:rsidR="00A85951" w:rsidRPr="00A85951" w:rsidRDefault="00A85951" w:rsidP="00A85951">
      <w:pPr>
        <w:pStyle w:val="Bibliography"/>
      </w:pPr>
      <w:r w:rsidRPr="00A85951">
        <w:t xml:space="preserve">Green, D. E., Converse, K. A., &amp; Schrader, A. K. (2002). Epizootiology of Sixty-Four Amphibian Morbidity and Mortality Events in the USA, 1996-2001. </w:t>
      </w:r>
      <w:r w:rsidRPr="00A85951">
        <w:rPr>
          <w:i/>
          <w:iCs/>
        </w:rPr>
        <w:t>Annals of the New York Academy of Sciences</w:t>
      </w:r>
      <w:r w:rsidRPr="00A85951">
        <w:t xml:space="preserve">, </w:t>
      </w:r>
      <w:r w:rsidRPr="00A85951">
        <w:rPr>
          <w:i/>
          <w:iCs/>
        </w:rPr>
        <w:t>969</w:t>
      </w:r>
      <w:r w:rsidRPr="00A85951">
        <w:t>(1), 323–339. https://doi.org/10.1111/j.1749-6632.2002.tb04400.x</w:t>
      </w:r>
    </w:p>
    <w:p w14:paraId="25C75BE6" w14:textId="77777777" w:rsidR="00A85951" w:rsidRPr="00A85951" w:rsidRDefault="00A85951" w:rsidP="00A85951">
      <w:pPr>
        <w:pStyle w:val="Bibliography"/>
      </w:pPr>
      <w:r w:rsidRPr="00A85951">
        <w:t xml:space="preserve">Hall, E. M., Goldberg, C. S., Brunner, J. L., &amp; Crespi, E. J. (2018). Seasonal dynamics and potential drivers of ranavirus epidemics in wood frog populations. </w:t>
      </w:r>
      <w:r w:rsidRPr="00A85951">
        <w:rPr>
          <w:i/>
          <w:iCs/>
        </w:rPr>
        <w:t>Oecologia</w:t>
      </w:r>
      <w:r w:rsidRPr="00A85951">
        <w:t xml:space="preserve">, </w:t>
      </w:r>
      <w:r w:rsidRPr="00A85951">
        <w:rPr>
          <w:i/>
          <w:iCs/>
        </w:rPr>
        <w:t>188</w:t>
      </w:r>
      <w:r w:rsidRPr="00A85951">
        <w:t>(4), 1253–1262. https://doi.org/10.1007/s00442-018-4274-4</w:t>
      </w:r>
    </w:p>
    <w:p w14:paraId="6C1D4737" w14:textId="77777777" w:rsidR="00A85951" w:rsidRPr="00A85951" w:rsidRDefault="00A85951" w:rsidP="00A85951">
      <w:pPr>
        <w:pStyle w:val="Bibliography"/>
      </w:pPr>
      <w:r w:rsidRPr="00A85951">
        <w:t xml:space="preserve">Holt, R. D., Dobson, A. P., Begon, M., Bowers, R. G., &amp; Schauber, E. M. (2003). Parasite establishment in host communities. </w:t>
      </w:r>
      <w:r w:rsidRPr="00A85951">
        <w:rPr>
          <w:i/>
          <w:iCs/>
        </w:rPr>
        <w:t>Ecology Letters</w:t>
      </w:r>
      <w:r w:rsidRPr="00A85951">
        <w:t xml:space="preserve">, </w:t>
      </w:r>
      <w:r w:rsidRPr="00A85951">
        <w:rPr>
          <w:i/>
          <w:iCs/>
        </w:rPr>
        <w:t>6</w:t>
      </w:r>
      <w:r w:rsidRPr="00A85951">
        <w:t>(9), 837–842. https://doi.org/10.1046/j.1461-0248.2003.00501.x</w:t>
      </w:r>
    </w:p>
    <w:p w14:paraId="3A41FFD1" w14:textId="77777777" w:rsidR="00A85951" w:rsidRPr="00A85951" w:rsidRDefault="00A85951" w:rsidP="00A85951">
      <w:pPr>
        <w:pStyle w:val="Bibliography"/>
      </w:pPr>
      <w:r w:rsidRPr="00A85951">
        <w:t>Hopkins, S. R., Fleming</w:t>
      </w:r>
      <w:r w:rsidRPr="00A85951">
        <w:rPr>
          <w:rFonts w:ascii="Cambria Math" w:hAnsi="Cambria Math" w:cs="Cambria Math"/>
        </w:rPr>
        <w:t>‐</w:t>
      </w:r>
      <w:r w:rsidRPr="00A85951">
        <w:t xml:space="preserve">Davies, A. E., Belden, L. K., Wojdak, J. M., &amp; Golding, N. (2020). Systematic review of modelling assumptions and empirical evidence: Does parasite transmission increase nonlinearly with host density? </w:t>
      </w:r>
      <w:r w:rsidRPr="00A85951">
        <w:rPr>
          <w:i/>
          <w:iCs/>
        </w:rPr>
        <w:t>Methods in Ecology and Evolution</w:t>
      </w:r>
      <w:r w:rsidRPr="00A85951">
        <w:t xml:space="preserve">, </w:t>
      </w:r>
      <w:r w:rsidRPr="00A85951">
        <w:rPr>
          <w:i/>
          <w:iCs/>
        </w:rPr>
        <w:t>11</w:t>
      </w:r>
      <w:r w:rsidRPr="00A85951">
        <w:t>(4), 476–486. https://doi.org/10.1111/2041-210X.13361</w:t>
      </w:r>
    </w:p>
    <w:p w14:paraId="10FFD1EA" w14:textId="77777777" w:rsidR="00A85951" w:rsidRPr="00A85951" w:rsidRDefault="00A85951" w:rsidP="00A85951">
      <w:pPr>
        <w:pStyle w:val="Bibliography"/>
      </w:pPr>
      <w:r w:rsidRPr="00A85951">
        <w:t xml:space="preserve">Isidoro-Ayza, M., Lorch, J. M., Grear, D. A., Winzeler, M., Calhoun, D. L., &amp; Barichivich, W. J. (2017). Pathogenic lineage of Perkinsea associated with mass mortality of frogs across the United States. </w:t>
      </w:r>
      <w:r w:rsidRPr="00A85951">
        <w:rPr>
          <w:i/>
          <w:iCs/>
        </w:rPr>
        <w:t>Scientific Reports</w:t>
      </w:r>
      <w:r w:rsidRPr="00A85951">
        <w:t xml:space="preserve">, </w:t>
      </w:r>
      <w:r w:rsidRPr="00A85951">
        <w:rPr>
          <w:i/>
          <w:iCs/>
        </w:rPr>
        <w:t>7</w:t>
      </w:r>
      <w:r w:rsidRPr="00A85951">
        <w:t>(1), 10288. https://doi.org/10.1038/s41598-017-10456-1</w:t>
      </w:r>
    </w:p>
    <w:p w14:paraId="4124C172" w14:textId="77777777" w:rsidR="00A85951" w:rsidRPr="00A85951" w:rsidRDefault="00A85951" w:rsidP="00A85951">
      <w:pPr>
        <w:pStyle w:val="Bibliography"/>
      </w:pPr>
      <w:r w:rsidRPr="00A85951">
        <w:t xml:space="preserve">Johnson, A. F., &amp; Brunner, J. L. (2014). Persistence of an amphibian ranavirus in aquatic communities. </w:t>
      </w:r>
      <w:r w:rsidRPr="00A85951">
        <w:rPr>
          <w:i/>
          <w:iCs/>
        </w:rPr>
        <w:t>Diseases of Aquatic Organisms</w:t>
      </w:r>
      <w:r w:rsidRPr="00A85951">
        <w:t xml:space="preserve">, </w:t>
      </w:r>
      <w:r w:rsidRPr="00A85951">
        <w:rPr>
          <w:i/>
          <w:iCs/>
        </w:rPr>
        <w:t>111</w:t>
      </w:r>
      <w:r w:rsidRPr="00A85951">
        <w:t>(2), 129–138. https://doi.org/10.3354/dao02774</w:t>
      </w:r>
    </w:p>
    <w:p w14:paraId="3A1DF82C" w14:textId="77777777" w:rsidR="00A85951" w:rsidRPr="00A85951" w:rsidRDefault="00A85951" w:rsidP="00A85951">
      <w:pPr>
        <w:pStyle w:val="Bibliography"/>
      </w:pPr>
      <w:r w:rsidRPr="00A85951">
        <w:lastRenderedPageBreak/>
        <w:t xml:space="preserve">Johnson, P. T. J., Ostfeld, R. S., &amp; Keesing, F. (2015). Frontiers in research on biodiversity and disease. </w:t>
      </w:r>
      <w:r w:rsidRPr="00A85951">
        <w:rPr>
          <w:i/>
          <w:iCs/>
        </w:rPr>
        <w:t>Ecology Letters</w:t>
      </w:r>
      <w:r w:rsidRPr="00A85951">
        <w:t>. https://doi.org/10.1111/ele.12479</w:t>
      </w:r>
    </w:p>
    <w:p w14:paraId="2AC68DF2" w14:textId="77777777" w:rsidR="00A85951" w:rsidRPr="00A85951" w:rsidRDefault="00A85951" w:rsidP="00A85951">
      <w:pPr>
        <w:pStyle w:val="Bibliography"/>
      </w:pPr>
      <w:r w:rsidRPr="00A85951">
        <w:t xml:space="preserve">Johnson, P. T. J., Preston, D. L., Hoverman, J. T., &amp; Richgels, K. L. D. (2013). Biodiversity decreases disease through predictable changes in host community competence. </w:t>
      </w:r>
      <w:r w:rsidRPr="00A85951">
        <w:rPr>
          <w:i/>
          <w:iCs/>
        </w:rPr>
        <w:t>Nature</w:t>
      </w:r>
      <w:r w:rsidRPr="00A85951">
        <w:t>. https://doi.org/10.1038/nature11883</w:t>
      </w:r>
    </w:p>
    <w:p w14:paraId="1E404E37" w14:textId="77777777" w:rsidR="00A85951" w:rsidRPr="00A85951" w:rsidRDefault="00A85951" w:rsidP="00A85951">
      <w:pPr>
        <w:pStyle w:val="Bibliography"/>
      </w:pPr>
      <w:r w:rsidRPr="00A85951">
        <w:t xml:space="preserve">Lesbarrères, D., Balseiro, A., Brunner, J., Chinchar, V. G., Duffus, A., Kerby, J., Miller, D. L., Robert, J., Schock, D. M., Waltzek, T., &amp; Gray, M. J. (2012). Ranavirus: Past, present and future. </w:t>
      </w:r>
      <w:r w:rsidRPr="00A85951">
        <w:rPr>
          <w:i/>
          <w:iCs/>
        </w:rPr>
        <w:t>Biology Letters</w:t>
      </w:r>
      <w:r w:rsidRPr="00A85951">
        <w:t xml:space="preserve">, </w:t>
      </w:r>
      <w:r w:rsidRPr="00A85951">
        <w:rPr>
          <w:i/>
          <w:iCs/>
        </w:rPr>
        <w:t>8</w:t>
      </w:r>
      <w:r w:rsidRPr="00A85951">
        <w:t>(4), 481–483. https://doi.org/10.1098/rsbl.2011.0951</w:t>
      </w:r>
    </w:p>
    <w:p w14:paraId="24054A88" w14:textId="77777777" w:rsidR="00A85951" w:rsidRPr="00A85951" w:rsidRDefault="00A85951" w:rsidP="00A85951">
      <w:pPr>
        <w:pStyle w:val="Bibliography"/>
      </w:pPr>
      <w:r w:rsidRPr="00A85951">
        <w:t xml:space="preserve">Love, C., Winzeler, M., Beasley, R., Scott, D., Nunziata, S., &amp; Lance, S. (2016). Patterns of amphibian infection prevalence across wetlands on the Savannah River Site, South Carolina, USA. </w:t>
      </w:r>
      <w:r w:rsidRPr="00A85951">
        <w:rPr>
          <w:i/>
          <w:iCs/>
        </w:rPr>
        <w:t>Diseases of Aquatic Organisms</w:t>
      </w:r>
      <w:r w:rsidRPr="00A85951">
        <w:t xml:space="preserve">, </w:t>
      </w:r>
      <w:r w:rsidRPr="00A85951">
        <w:rPr>
          <w:i/>
          <w:iCs/>
        </w:rPr>
        <w:t>121</w:t>
      </w:r>
      <w:r w:rsidRPr="00A85951">
        <w:t>(1), 1–14. https://doi.org/10.3354/dao03039</w:t>
      </w:r>
    </w:p>
    <w:p w14:paraId="7A08FFDF" w14:textId="77777777" w:rsidR="00A85951" w:rsidRPr="00A85951" w:rsidRDefault="00A85951" w:rsidP="00A85951">
      <w:pPr>
        <w:pStyle w:val="Bibliography"/>
      </w:pPr>
      <w:r w:rsidRPr="00A85951">
        <w:t xml:space="preserve">Majewska, A. A., Sims, S., Schneider, A., Altizer, S., &amp; Hall, R. J. (2019). Multiple transmission routes sustain high prevalence of a virulent parasite in a butterfly host. </w:t>
      </w:r>
      <w:r w:rsidRPr="00A85951">
        <w:rPr>
          <w:i/>
          <w:iCs/>
        </w:rPr>
        <w:t>Proceedings of the Royal Society B: Biological Sciences</w:t>
      </w:r>
      <w:r w:rsidRPr="00A85951">
        <w:t xml:space="preserve">, </w:t>
      </w:r>
      <w:r w:rsidRPr="00A85951">
        <w:rPr>
          <w:i/>
          <w:iCs/>
        </w:rPr>
        <w:t>286</w:t>
      </w:r>
      <w:r w:rsidRPr="00A85951">
        <w:t>(1910), 20191630. https://doi.org/10.1098/rspb.2019.1630</w:t>
      </w:r>
    </w:p>
    <w:p w14:paraId="464CFE41" w14:textId="77777777" w:rsidR="00A85951" w:rsidRPr="00A85951" w:rsidRDefault="00A85951" w:rsidP="00A85951">
      <w:pPr>
        <w:pStyle w:val="Bibliography"/>
      </w:pPr>
      <w:r w:rsidRPr="00A85951">
        <w:t xml:space="preserve">Maniero, G. D., Morales, H., Gantress, J., &amp; Robert, J. (2006). Generation of a long-lasting, protective, and neutralizing antibody response to the ranavirus FV3 by the frog Xenopus. </w:t>
      </w:r>
      <w:r w:rsidRPr="00A85951">
        <w:rPr>
          <w:i/>
          <w:iCs/>
        </w:rPr>
        <w:t>Developmental &amp; Comparative Immunology</w:t>
      </w:r>
      <w:r w:rsidRPr="00A85951">
        <w:t xml:space="preserve">, </w:t>
      </w:r>
      <w:r w:rsidRPr="00A85951">
        <w:rPr>
          <w:i/>
          <w:iCs/>
        </w:rPr>
        <w:t>30</w:t>
      </w:r>
      <w:r w:rsidRPr="00A85951">
        <w:t>(7), 649–657. https://doi.org/10.1016/j.dci.2005.09.007</w:t>
      </w:r>
    </w:p>
    <w:p w14:paraId="12C2E134" w14:textId="77777777" w:rsidR="00A85951" w:rsidRPr="00A85951" w:rsidRDefault="00A85951" w:rsidP="00A85951">
      <w:pPr>
        <w:pStyle w:val="Bibliography"/>
      </w:pPr>
      <w:r w:rsidRPr="00A85951">
        <w:t xml:space="preserve">Martin, L. B., Burgan, S. C., Adelman, J. S., &amp; Gervasi, S. S. (2016). Host Competence: An Organismal Trait to Integrate Immunology and Epidemiology. </w:t>
      </w:r>
      <w:r w:rsidRPr="00A85951">
        <w:rPr>
          <w:i/>
          <w:iCs/>
        </w:rPr>
        <w:t>Integrative and Comparative Biology</w:t>
      </w:r>
      <w:r w:rsidRPr="00A85951">
        <w:t xml:space="preserve">, </w:t>
      </w:r>
      <w:r w:rsidRPr="00A85951">
        <w:rPr>
          <w:i/>
          <w:iCs/>
        </w:rPr>
        <w:t>56</w:t>
      </w:r>
      <w:r w:rsidRPr="00A85951">
        <w:t>(6), 1225–1237. https://doi.org/10.1093/icb/icw064</w:t>
      </w:r>
    </w:p>
    <w:p w14:paraId="59463658" w14:textId="77777777" w:rsidR="00A85951" w:rsidRPr="00A85951" w:rsidRDefault="00A85951" w:rsidP="00A85951">
      <w:pPr>
        <w:pStyle w:val="Bibliography"/>
      </w:pPr>
      <w:r w:rsidRPr="00A85951">
        <w:t xml:space="preserve">Merrill, T. E. S., &amp; Johnson, P. T. J. (2020). Towards a mechanistic understanding of competence: A missing link in diversity-disease research. </w:t>
      </w:r>
      <w:r w:rsidRPr="00A85951">
        <w:rPr>
          <w:i/>
          <w:iCs/>
        </w:rPr>
        <w:t>Review</w:t>
      </w:r>
      <w:r w:rsidRPr="00A85951">
        <w:t>.</w:t>
      </w:r>
    </w:p>
    <w:p w14:paraId="759FBF7B" w14:textId="77777777" w:rsidR="00A85951" w:rsidRPr="00A85951" w:rsidRDefault="00A85951" w:rsidP="00A85951">
      <w:pPr>
        <w:pStyle w:val="Bibliography"/>
      </w:pPr>
      <w:r w:rsidRPr="00A85951">
        <w:lastRenderedPageBreak/>
        <w:t xml:space="preserve">Miller, D., Gray, M., &amp; Storfer, A. (2011). Ecopathology of Ranaviruses Infecting Amphibians. </w:t>
      </w:r>
      <w:r w:rsidRPr="00A85951">
        <w:rPr>
          <w:i/>
          <w:iCs/>
        </w:rPr>
        <w:t>Viruses</w:t>
      </w:r>
      <w:r w:rsidRPr="00A85951">
        <w:t xml:space="preserve">, </w:t>
      </w:r>
      <w:r w:rsidRPr="00A85951">
        <w:rPr>
          <w:i/>
          <w:iCs/>
        </w:rPr>
        <w:t>3</w:t>
      </w:r>
      <w:r w:rsidRPr="00A85951">
        <w:t>(11), 2351–2373. https://doi.org/10.3390/v3112351</w:t>
      </w:r>
    </w:p>
    <w:p w14:paraId="0C81D902" w14:textId="77777777" w:rsidR="00A85951" w:rsidRPr="00A85951" w:rsidRDefault="00A85951" w:rsidP="00A85951">
      <w:pPr>
        <w:pStyle w:val="Bibliography"/>
      </w:pPr>
      <w:r w:rsidRPr="00A85951">
        <w:t xml:space="preserve">Nazir, J., Spengler, M., &amp; Marschang, R. E. (2012). Environmental persistence of amphibian and reptilian ranaviruses. </w:t>
      </w:r>
      <w:r w:rsidRPr="00A85951">
        <w:rPr>
          <w:i/>
          <w:iCs/>
        </w:rPr>
        <w:t>Diseases of Aquatic Organisms</w:t>
      </w:r>
      <w:r w:rsidRPr="00A85951">
        <w:t xml:space="preserve">, </w:t>
      </w:r>
      <w:r w:rsidRPr="00A85951">
        <w:rPr>
          <w:i/>
          <w:iCs/>
        </w:rPr>
        <w:t>98</w:t>
      </w:r>
      <w:r w:rsidRPr="00A85951">
        <w:t>(3), 177–184. https://doi.org/10.3354/dao02443</w:t>
      </w:r>
    </w:p>
    <w:p w14:paraId="6C6ED6D9" w14:textId="77777777" w:rsidR="00A85951" w:rsidRPr="00A85951" w:rsidRDefault="00A85951" w:rsidP="00A85951">
      <w:pPr>
        <w:pStyle w:val="Bibliography"/>
      </w:pPr>
      <w:r w:rsidRPr="00A85951">
        <w:t xml:space="preserve">Ostfeld, R. S., Levi, T., Jolles, A. E., Martin, L. B., Hosseini, P. R., &amp; Keesing, F. (2014). Life History and Demographic Drivers of Reservoir Competence for Three Tick-Borne Zoonotic Pathogens. </w:t>
      </w:r>
      <w:r w:rsidRPr="00A85951">
        <w:rPr>
          <w:i/>
          <w:iCs/>
        </w:rPr>
        <w:t>PLoS ONE</w:t>
      </w:r>
      <w:r w:rsidRPr="00A85951">
        <w:t xml:space="preserve">, </w:t>
      </w:r>
      <w:r w:rsidRPr="00A85951">
        <w:rPr>
          <w:i/>
          <w:iCs/>
        </w:rPr>
        <w:t>9</w:t>
      </w:r>
      <w:r w:rsidRPr="00A85951">
        <w:t>(9), e107387. https://doi.org/10.1371/journal.pone.0107387</w:t>
      </w:r>
    </w:p>
    <w:p w14:paraId="73353AB7" w14:textId="77777777" w:rsidR="00A85951" w:rsidRPr="00A85951" w:rsidRDefault="00A85951" w:rsidP="00A85951">
      <w:pPr>
        <w:pStyle w:val="Bibliography"/>
      </w:pPr>
      <w:r w:rsidRPr="00A85951">
        <w:t xml:space="preserve">Ostfeld, R. S., Myers, S. S., Jolles, A., Holt, R. D., Jones, K. E., Hudson, P., Dobson, A., Harvell, C. D., Keesing, F., Belden, L. K., Bogich, T., Daszak, P., &amp; Mitchell, C. E. (2010). Impacts of biodiversity on the emergence and transmission of infectious diseases. </w:t>
      </w:r>
      <w:r w:rsidRPr="00A85951">
        <w:rPr>
          <w:i/>
          <w:iCs/>
        </w:rPr>
        <w:t>Nature (London)</w:t>
      </w:r>
      <w:r w:rsidRPr="00A85951">
        <w:t xml:space="preserve">, </w:t>
      </w:r>
      <w:r w:rsidRPr="00A85951">
        <w:rPr>
          <w:i/>
          <w:iCs/>
        </w:rPr>
        <w:t>468</w:t>
      </w:r>
      <w:r w:rsidRPr="00A85951">
        <w:t>(7324), 647–652. https://doi.org/10.1038/nature09575</w:t>
      </w:r>
    </w:p>
    <w:p w14:paraId="5C1A704C" w14:textId="77777777" w:rsidR="00A85951" w:rsidRPr="00A85951" w:rsidRDefault="00A85951" w:rsidP="00A85951">
      <w:pPr>
        <w:pStyle w:val="Bibliography"/>
      </w:pPr>
      <w:r w:rsidRPr="00A85951">
        <w:t xml:space="preserve">Patterson, J. E. H., &amp; Ruckstuhl, K. E. (2013). Parasite infection and host group size: A meta-analytical review. </w:t>
      </w:r>
      <w:r w:rsidRPr="00A85951">
        <w:rPr>
          <w:i/>
          <w:iCs/>
        </w:rPr>
        <w:t>Parasitology</w:t>
      </w:r>
      <w:r w:rsidRPr="00A85951">
        <w:t xml:space="preserve">, </w:t>
      </w:r>
      <w:r w:rsidRPr="00A85951">
        <w:rPr>
          <w:i/>
          <w:iCs/>
        </w:rPr>
        <w:t>140</w:t>
      </w:r>
      <w:r w:rsidRPr="00A85951">
        <w:t>(7), 803–813.</w:t>
      </w:r>
    </w:p>
    <w:p w14:paraId="7D52EA26" w14:textId="77777777" w:rsidR="00A85951" w:rsidRPr="00A85951" w:rsidRDefault="00A85951" w:rsidP="00A85951">
      <w:pPr>
        <w:pStyle w:val="Bibliography"/>
      </w:pPr>
      <w:r w:rsidRPr="00A85951">
        <w:t xml:space="preserve">Price, S. J., Garner, T. W. J., Nichols, R. A., Balloux, F., Ayres, C., Mora-Cabello de Alba, A., &amp; Bosch, J. (2014). Collapse of Amphibian Communities Due to an Introduced Ranavirus. </w:t>
      </w:r>
      <w:r w:rsidRPr="00A85951">
        <w:rPr>
          <w:i/>
          <w:iCs/>
        </w:rPr>
        <w:t>Current Biology</w:t>
      </w:r>
      <w:r w:rsidRPr="00A85951">
        <w:t xml:space="preserve">, </w:t>
      </w:r>
      <w:r w:rsidRPr="00A85951">
        <w:rPr>
          <w:i/>
          <w:iCs/>
        </w:rPr>
        <w:t>24</w:t>
      </w:r>
      <w:r w:rsidRPr="00A85951">
        <w:t>(21), 2586–2591. https://doi.org/10.1016/j.cub.2014.09.028</w:t>
      </w:r>
    </w:p>
    <w:p w14:paraId="70EDAC23" w14:textId="77777777" w:rsidR="00A85951" w:rsidRPr="00A85951" w:rsidRDefault="00A85951" w:rsidP="00A85951">
      <w:pPr>
        <w:pStyle w:val="Bibliography"/>
      </w:pPr>
      <w:r w:rsidRPr="00A85951">
        <w:t xml:space="preserve">Price, S. J., Leung, W. T. M., Owen, C. J., Puschendorf, R., Sergeant, C., Cunningham, A. A., Balloux, F., Garner, T. W. J., &amp; Nichols, R. A. (2019). Effects of historic and projected climate change on the range and impacts of an emerging wildlife disease. </w:t>
      </w:r>
      <w:r w:rsidRPr="00A85951">
        <w:rPr>
          <w:i/>
          <w:iCs/>
        </w:rPr>
        <w:t>Global Change Biology</w:t>
      </w:r>
      <w:r w:rsidRPr="00A85951">
        <w:t xml:space="preserve">, </w:t>
      </w:r>
      <w:r w:rsidRPr="00A85951">
        <w:rPr>
          <w:i/>
          <w:iCs/>
        </w:rPr>
        <w:t>25</w:t>
      </w:r>
      <w:r w:rsidRPr="00A85951">
        <w:t>(8), 2648–2660. https://doi.org/10.1111/gcb.14651</w:t>
      </w:r>
    </w:p>
    <w:p w14:paraId="68F1AFFA" w14:textId="77777777" w:rsidR="00A85951" w:rsidRPr="00A85951" w:rsidRDefault="00A85951" w:rsidP="00A85951">
      <w:pPr>
        <w:pStyle w:val="Bibliography"/>
      </w:pPr>
      <w:r w:rsidRPr="00A85951">
        <w:t xml:space="preserve">Roche, B., Dobson, A. P., Guégan, J.-F., &amp; Rohani, P. (2012). Linking community and disease ecology: The impact of biodiversity on pathogen transmission. </w:t>
      </w:r>
      <w:r w:rsidRPr="00A85951">
        <w:rPr>
          <w:i/>
          <w:iCs/>
        </w:rPr>
        <w:t>Philosophical Transactions of the Royal Society B: Biological Sciences</w:t>
      </w:r>
      <w:r w:rsidRPr="00A85951">
        <w:t xml:space="preserve">, </w:t>
      </w:r>
      <w:r w:rsidRPr="00A85951">
        <w:rPr>
          <w:i/>
          <w:iCs/>
        </w:rPr>
        <w:t>367</w:t>
      </w:r>
      <w:r w:rsidRPr="00A85951">
        <w:t>(1604), 2807–2813. https://doi.org/10.1098/rstb.2011.0364</w:t>
      </w:r>
    </w:p>
    <w:p w14:paraId="1AF8EE01" w14:textId="77777777" w:rsidR="00A85951" w:rsidRPr="00A85951" w:rsidRDefault="00A85951" w:rsidP="00A85951">
      <w:pPr>
        <w:pStyle w:val="Bibliography"/>
      </w:pPr>
      <w:r w:rsidRPr="00A85951">
        <w:lastRenderedPageBreak/>
        <w:t xml:space="preserve">Rohani, P., Breban, R., Stallknecht, D. E., &amp; Drake, J. M. (2009). Environmental transmission of low pathogenicity avian influenza viruses and its implications for pathogen invasion. </w:t>
      </w:r>
      <w:r w:rsidRPr="00A85951">
        <w:rPr>
          <w:i/>
          <w:iCs/>
        </w:rPr>
        <w:t>Proceedings of the National Academy of Sciences of the United States of America</w:t>
      </w:r>
      <w:r w:rsidRPr="00A85951">
        <w:t>. https://doi.org/10.1073/pnas.0809026106</w:t>
      </w:r>
    </w:p>
    <w:p w14:paraId="5ACF4A38" w14:textId="77777777" w:rsidR="00A85951" w:rsidRPr="00A85951" w:rsidRDefault="00A85951" w:rsidP="00A85951">
      <w:pPr>
        <w:pStyle w:val="Bibliography"/>
      </w:pPr>
      <w:r w:rsidRPr="00A85951">
        <w:t xml:space="preserve">Rohr, J. R., Civitello, D. J., Halliday, F. W., Hudson, P. J., Lafferty, K. D., Wood, C. L., &amp; Mordecai, E. A. (2019). Towards common ground in the biodiversity–disease debate. </w:t>
      </w:r>
      <w:r w:rsidRPr="00A85951">
        <w:rPr>
          <w:i/>
          <w:iCs/>
        </w:rPr>
        <w:t>Nature Ecology &amp; Evolution</w:t>
      </w:r>
      <w:r w:rsidRPr="00A85951">
        <w:t xml:space="preserve">, </w:t>
      </w:r>
      <w:r w:rsidRPr="00A85951">
        <w:rPr>
          <w:i/>
          <w:iCs/>
        </w:rPr>
        <w:t>4</w:t>
      </w:r>
      <w:r w:rsidRPr="00A85951">
        <w:t>(1), 24–33. https://doi.org/10.1038/s41559-019-1060-6</w:t>
      </w:r>
    </w:p>
    <w:p w14:paraId="5D5F267A" w14:textId="77777777" w:rsidR="00A85951" w:rsidRPr="00A85951" w:rsidRDefault="00A85951" w:rsidP="00A85951">
      <w:pPr>
        <w:pStyle w:val="Bibliography"/>
      </w:pPr>
      <w:r w:rsidRPr="00A85951">
        <w:t xml:space="preserve">Rudolf, V. H. W. (2019). The role of seasonal timing and phenological shifts for species coexistence. </w:t>
      </w:r>
      <w:r w:rsidRPr="00A85951">
        <w:rPr>
          <w:i/>
          <w:iCs/>
        </w:rPr>
        <w:t>Ecology Letters</w:t>
      </w:r>
      <w:r w:rsidRPr="00A85951">
        <w:t>, ele.13277. https://doi.org/10.1111/ele.13277</w:t>
      </w:r>
    </w:p>
    <w:p w14:paraId="2653F1E2" w14:textId="77777777" w:rsidR="00A85951" w:rsidRPr="00A85951" w:rsidRDefault="00A85951" w:rsidP="00A85951">
      <w:pPr>
        <w:pStyle w:val="Bibliography"/>
      </w:pPr>
      <w:r w:rsidRPr="00A85951">
        <w:t xml:space="preserve">Sage, M. J. L., Towey, B. D., Brunner, J. L., &amp; Hawley, D. (2019). Do scavengers prevent or promote disease transmission? The effect of invertebrate scavenging on Ranavirus transmission. </w:t>
      </w:r>
      <w:r w:rsidRPr="00A85951">
        <w:rPr>
          <w:i/>
          <w:iCs/>
        </w:rPr>
        <w:t>Functional Ecology</w:t>
      </w:r>
      <w:r w:rsidRPr="00A85951">
        <w:t xml:space="preserve">, </w:t>
      </w:r>
      <w:r w:rsidRPr="00A85951">
        <w:rPr>
          <w:i/>
          <w:iCs/>
        </w:rPr>
        <w:t>33</w:t>
      </w:r>
      <w:r w:rsidRPr="00A85951">
        <w:t>(7), 1342–1350. https://doi.org/10.1111/1365-2435.13335</w:t>
      </w:r>
    </w:p>
    <w:p w14:paraId="7D734397" w14:textId="77777777" w:rsidR="00A85951" w:rsidRPr="00A85951" w:rsidRDefault="00A85951" w:rsidP="00A85951">
      <w:pPr>
        <w:pStyle w:val="Bibliography"/>
      </w:pPr>
      <w:r w:rsidRPr="00A85951">
        <w:t xml:space="preserve">Savage, V. M., Gillooly, J. F., Brown, J. H., West, G. B., &amp; Charnov, E. L. (2004). Effects of Body Size and Temperature on Population Growth. </w:t>
      </w:r>
      <w:r w:rsidRPr="00A85951">
        <w:rPr>
          <w:i/>
          <w:iCs/>
        </w:rPr>
        <w:t>The American Naturalist</w:t>
      </w:r>
      <w:r w:rsidRPr="00A85951">
        <w:t xml:space="preserve">, </w:t>
      </w:r>
      <w:r w:rsidRPr="00A85951">
        <w:rPr>
          <w:i/>
          <w:iCs/>
        </w:rPr>
        <w:t>163</w:t>
      </w:r>
      <w:r w:rsidRPr="00A85951">
        <w:t>(3), 429–441. https://doi.org/10.1086/381872</w:t>
      </w:r>
    </w:p>
    <w:p w14:paraId="49F4E58D" w14:textId="77777777" w:rsidR="00A85951" w:rsidRPr="00A85951" w:rsidRDefault="00A85951" w:rsidP="00A85951">
      <w:pPr>
        <w:pStyle w:val="Bibliography"/>
      </w:pPr>
      <w:r w:rsidRPr="00A85951">
        <w:t xml:space="preserve">Scheele, B. C., Pasmans, F., Skerratt, L. F., Berger, L., Martel, A., Beukema, W., Acevedo, A. A., Burrowes, P. A., Carvalho, T., Catenazzi, A., De la Riva, I., Fisher, M. C., Flechas, S. V., Foster, C. N., Frías-Álvarez, P., Garner, T. W. J., Gratwicke, B., Guayasamin, J. M., Hirschfeld, M., … Canessa, S. (2019). Amphibian fungal panzootic causes catastrophic and ongoing loss of biodiversity. </w:t>
      </w:r>
      <w:r w:rsidRPr="00A85951">
        <w:rPr>
          <w:i/>
          <w:iCs/>
        </w:rPr>
        <w:t>Science</w:t>
      </w:r>
      <w:r w:rsidRPr="00A85951">
        <w:t xml:space="preserve">, </w:t>
      </w:r>
      <w:r w:rsidRPr="00A85951">
        <w:rPr>
          <w:i/>
          <w:iCs/>
        </w:rPr>
        <w:t>363</w:t>
      </w:r>
      <w:r w:rsidRPr="00A85951">
        <w:t>(6434), 1459–1463. https://doi.org/10.1126/science.aav0379</w:t>
      </w:r>
    </w:p>
    <w:p w14:paraId="53172910" w14:textId="77777777" w:rsidR="00A85951" w:rsidRPr="00A85951" w:rsidRDefault="00A85951" w:rsidP="00A85951">
      <w:pPr>
        <w:pStyle w:val="Bibliography"/>
      </w:pPr>
      <w:r w:rsidRPr="00A85951">
        <w:t>Shaw, K. E., &amp; Civitello, D. J. (2021). Re</w:t>
      </w:r>
      <w:r w:rsidRPr="00A85951">
        <w:rPr>
          <w:rFonts w:ascii="Cambria Math" w:hAnsi="Cambria Math" w:cs="Cambria Math"/>
        </w:rPr>
        <w:t>‐</w:t>
      </w:r>
      <w:r w:rsidRPr="00A85951">
        <w:t xml:space="preserve">emphasizing mechanism in the community ecology of disease. </w:t>
      </w:r>
      <w:r w:rsidRPr="00A85951">
        <w:rPr>
          <w:i/>
          <w:iCs/>
        </w:rPr>
        <w:t>Functional Ecology</w:t>
      </w:r>
      <w:r w:rsidRPr="00A85951">
        <w:t xml:space="preserve">, </w:t>
      </w:r>
      <w:r w:rsidRPr="00A85951">
        <w:rPr>
          <w:i/>
          <w:iCs/>
        </w:rPr>
        <w:t>35</w:t>
      </w:r>
      <w:r w:rsidRPr="00A85951">
        <w:t>(11), 2376–2386. https://doi.org/10.1111/1365-2435.13892</w:t>
      </w:r>
    </w:p>
    <w:p w14:paraId="3A8F38A8" w14:textId="77777777" w:rsidR="00A85951" w:rsidRPr="00A85951" w:rsidRDefault="00A85951" w:rsidP="00A85951">
      <w:pPr>
        <w:pStyle w:val="Bibliography"/>
      </w:pPr>
      <w:r w:rsidRPr="00A85951">
        <w:lastRenderedPageBreak/>
        <w:t xml:space="preserve">Sibly, R. M., &amp; Hone, J. (2002). Population growth rate and its determinants: An overview. </w:t>
      </w:r>
      <w:r w:rsidRPr="00A85951">
        <w:rPr>
          <w:i/>
          <w:iCs/>
        </w:rPr>
        <w:t>Philosophical Transactions of the Royal Society of London. Series B: Biological Sciences</w:t>
      </w:r>
      <w:r w:rsidRPr="00A85951">
        <w:t xml:space="preserve">, </w:t>
      </w:r>
      <w:r w:rsidRPr="00A85951">
        <w:rPr>
          <w:i/>
          <w:iCs/>
        </w:rPr>
        <w:t>357</w:t>
      </w:r>
      <w:r w:rsidRPr="00A85951">
        <w:t>(1425), 1153–1170. https://doi.org/10.1098/rstb.2002.1117</w:t>
      </w:r>
    </w:p>
    <w:p w14:paraId="237D69D0" w14:textId="77777777" w:rsidR="00A85951" w:rsidRPr="00A85951" w:rsidRDefault="00A85951" w:rsidP="00A85951">
      <w:pPr>
        <w:pStyle w:val="Bibliography"/>
      </w:pPr>
      <w:r w:rsidRPr="00A85951">
        <w:t xml:space="preserve">Skerratt, L. F., Berger, L., Speare, R., Cashins, S., McDonald, K. R., Phillott, A. D., Hines, H. B., &amp; Kenyon, N. (2007). Spread of Chytridiomycosis Has Caused the Rapid Global Decline and Extinction of Frogs. </w:t>
      </w:r>
      <w:r w:rsidRPr="00A85951">
        <w:rPr>
          <w:i/>
          <w:iCs/>
        </w:rPr>
        <w:t>EcoHealth</w:t>
      </w:r>
      <w:r w:rsidRPr="00A85951">
        <w:t xml:space="preserve">, </w:t>
      </w:r>
      <w:r w:rsidRPr="00A85951">
        <w:rPr>
          <w:i/>
          <w:iCs/>
        </w:rPr>
        <w:t>4</w:t>
      </w:r>
      <w:r w:rsidRPr="00A85951">
        <w:t>(2), 125. https://doi.org/10.1007/s10393-007-0093-5</w:t>
      </w:r>
    </w:p>
    <w:p w14:paraId="1D510FCE" w14:textId="77777777" w:rsidR="00A85951" w:rsidRPr="00A85951" w:rsidRDefault="00A85951" w:rsidP="00A85951">
      <w:pPr>
        <w:pStyle w:val="Bibliography"/>
      </w:pPr>
      <w:r w:rsidRPr="00A85951">
        <w:t xml:space="preserve">Smilansky, V., Jirků, M., Milner, D. S., Ibáñez, R., Gratwicke, B., Nicholls, A., Lukeš, J., Chambouvet, A., &amp; Richards, T. A. (2021). Expanded host and geographic range of tadpole associations with the Severe Perkinsea Infection group. </w:t>
      </w:r>
      <w:r w:rsidRPr="00A85951">
        <w:rPr>
          <w:i/>
          <w:iCs/>
        </w:rPr>
        <w:t>Biology Letters</w:t>
      </w:r>
      <w:r w:rsidRPr="00A85951">
        <w:t xml:space="preserve">, </w:t>
      </w:r>
      <w:r w:rsidRPr="00A85951">
        <w:rPr>
          <w:i/>
          <w:iCs/>
        </w:rPr>
        <w:t>17</w:t>
      </w:r>
      <w:r w:rsidRPr="00A85951">
        <w:t>(6), 20210166. https://doi.org/10.1098/rsbl.2021.0166</w:t>
      </w:r>
    </w:p>
    <w:p w14:paraId="49D81100" w14:textId="77777777" w:rsidR="00A85951" w:rsidRPr="00A85951" w:rsidRDefault="00A85951" w:rsidP="00A85951">
      <w:pPr>
        <w:pStyle w:val="Bibliography"/>
      </w:pPr>
      <w:r w:rsidRPr="00A85951">
        <w:t xml:space="preserve">Snyder, P. W., Ramsay, C. T., Harjoe, C. C., Khazan, E. S., Briggs, C. J., Hoverman, J. T., Johnson, P. T. J., Preston, D., Rohr, J. R., &amp; Blaustein, A. R. (2023). Experimental evidence that host species composition alters host–pathogen dynamics in a ranavirus–amphibian assemblage. </w:t>
      </w:r>
      <w:r w:rsidRPr="00A85951">
        <w:rPr>
          <w:i/>
          <w:iCs/>
        </w:rPr>
        <w:t>Ecology</w:t>
      </w:r>
      <w:r w:rsidRPr="00A85951">
        <w:t xml:space="preserve">, </w:t>
      </w:r>
      <w:r w:rsidRPr="00A85951">
        <w:rPr>
          <w:i/>
          <w:iCs/>
        </w:rPr>
        <w:t>104</w:t>
      </w:r>
      <w:r w:rsidRPr="00A85951">
        <w:t>(2). https://doi.org/10.1002/ecy.3885</w:t>
      </w:r>
    </w:p>
    <w:p w14:paraId="01110B90" w14:textId="77777777" w:rsidR="00A85951" w:rsidRPr="00A85951" w:rsidRDefault="00A85951" w:rsidP="00A85951">
      <w:pPr>
        <w:pStyle w:val="Bibliography"/>
      </w:pPr>
      <w:r w:rsidRPr="00A85951">
        <w:t xml:space="preserve">Sooryanarain, H., &amp; Elankumaran, S. (2015). Environmental Role in Influenza Virus Outbreaks. </w:t>
      </w:r>
      <w:r w:rsidRPr="00A85951">
        <w:rPr>
          <w:i/>
          <w:iCs/>
        </w:rPr>
        <w:t>Annual Review of Animal Biosciences</w:t>
      </w:r>
      <w:r w:rsidRPr="00A85951">
        <w:t xml:space="preserve">, </w:t>
      </w:r>
      <w:r w:rsidRPr="00A85951">
        <w:rPr>
          <w:i/>
          <w:iCs/>
        </w:rPr>
        <w:t>3</w:t>
      </w:r>
      <w:r w:rsidRPr="00A85951">
        <w:t>(1), 347–373. https://doi.org/10.1146/annurev-animal-022114-111017</w:t>
      </w:r>
    </w:p>
    <w:p w14:paraId="05F54FA2" w14:textId="77777777" w:rsidR="00A85951" w:rsidRPr="00A85951" w:rsidRDefault="00A85951" w:rsidP="00A85951">
      <w:pPr>
        <w:pStyle w:val="Bibliography"/>
      </w:pPr>
      <w:r w:rsidRPr="00A85951">
        <w:t xml:space="preserve">Streicker, D. G., Fenton, A., &amp; Pedersen, A. B. (2013). Differential sources of host species heterogeneity influence the transmission and control of multihost parasites. </w:t>
      </w:r>
      <w:r w:rsidRPr="00A85951">
        <w:rPr>
          <w:i/>
          <w:iCs/>
        </w:rPr>
        <w:t>Ecology Letters</w:t>
      </w:r>
      <w:r w:rsidRPr="00A85951">
        <w:t xml:space="preserve">, </w:t>
      </w:r>
      <w:r w:rsidRPr="00A85951">
        <w:rPr>
          <w:i/>
          <w:iCs/>
        </w:rPr>
        <w:t>16</w:t>
      </w:r>
      <w:r w:rsidRPr="00A85951">
        <w:t>(8), 975–984. https://doi.org/10.1111/ele.12122</w:t>
      </w:r>
    </w:p>
    <w:p w14:paraId="2EFCB5CC" w14:textId="77777777" w:rsidR="00A85951" w:rsidRPr="00A85951" w:rsidRDefault="00A85951" w:rsidP="00A85951">
      <w:pPr>
        <w:pStyle w:val="Bibliography"/>
      </w:pPr>
      <w:r w:rsidRPr="00A85951">
        <w:t>Tornabene, B. J., Blaustein, A. R., Briggs, C. J., Calhoun, D. M., Johnson, P. T. J., McDevitt</w:t>
      </w:r>
      <w:r w:rsidRPr="00A85951">
        <w:rPr>
          <w:rFonts w:ascii="Cambria Math" w:hAnsi="Cambria Math" w:cs="Cambria Math"/>
        </w:rPr>
        <w:t>‐</w:t>
      </w:r>
      <w:r w:rsidRPr="00A85951">
        <w:t xml:space="preserve">Galles, T., Rohr, J. R., &amp; Hoverman, J. T. (2018). The influence of landscape and environmental factors on ranavirus epidemiology in a California amphibian assemblage. </w:t>
      </w:r>
      <w:r w:rsidRPr="00A85951">
        <w:rPr>
          <w:i/>
          <w:iCs/>
        </w:rPr>
        <w:t>Freshwater Biology</w:t>
      </w:r>
      <w:r w:rsidRPr="00A85951">
        <w:t xml:space="preserve">, </w:t>
      </w:r>
      <w:r w:rsidRPr="00A85951">
        <w:rPr>
          <w:i/>
          <w:iCs/>
        </w:rPr>
        <w:t>63</w:t>
      </w:r>
      <w:r w:rsidRPr="00A85951">
        <w:t>(7), 639–651. https://doi.org/10.1111/fwb.13100</w:t>
      </w:r>
    </w:p>
    <w:p w14:paraId="2FD71E14" w14:textId="77777777" w:rsidR="00A85951" w:rsidRPr="00A85951" w:rsidRDefault="00A85951" w:rsidP="00A85951">
      <w:pPr>
        <w:pStyle w:val="Bibliography"/>
      </w:pPr>
      <w:r w:rsidRPr="00A85951">
        <w:lastRenderedPageBreak/>
        <w:t>Valenzuela</w:t>
      </w:r>
      <w:r w:rsidRPr="00A85951">
        <w:rPr>
          <w:rFonts w:ascii="Cambria Math" w:hAnsi="Cambria Math" w:cs="Cambria Math"/>
        </w:rPr>
        <w:t>‐</w:t>
      </w:r>
      <w:r w:rsidRPr="00A85951">
        <w:t>Sánchez, A., Wilber, M. Q., Canessa, S., Bacigalupe, L. D., Muths, E., Schmidt, B. R., Cunningham, A. A., Ozgul, A., Johnson, P. T. J., Cayuela, H., &amp; Hodgson, D. (2021). Why disease ecology needs life</w:t>
      </w:r>
      <w:r w:rsidRPr="00A85951">
        <w:rPr>
          <w:rFonts w:ascii="Cambria Math" w:hAnsi="Cambria Math" w:cs="Cambria Math"/>
        </w:rPr>
        <w:t>‐</w:t>
      </w:r>
      <w:r w:rsidRPr="00A85951">
        <w:t xml:space="preserve">history theory: A host perspective. </w:t>
      </w:r>
      <w:r w:rsidRPr="00A85951">
        <w:rPr>
          <w:i/>
          <w:iCs/>
        </w:rPr>
        <w:t>Ecology Letters</w:t>
      </w:r>
      <w:r w:rsidRPr="00A85951">
        <w:t xml:space="preserve">, </w:t>
      </w:r>
      <w:r w:rsidRPr="00A85951">
        <w:rPr>
          <w:i/>
          <w:iCs/>
        </w:rPr>
        <w:t>24</w:t>
      </w:r>
      <w:r w:rsidRPr="00A85951">
        <w:t>(4), 876–890. https://doi.org/10.1111/ele.13681</w:t>
      </w:r>
    </w:p>
    <w:p w14:paraId="6AA9A19E" w14:textId="77777777" w:rsidR="00A85951" w:rsidRPr="00A85951" w:rsidRDefault="00A85951" w:rsidP="00A85951">
      <w:pPr>
        <w:pStyle w:val="Bibliography"/>
      </w:pPr>
      <w:r w:rsidRPr="00A85951">
        <w:t xml:space="preserve">Webb, C. O., Ackerly, D. D., McPeek, M. A., &amp; Donoghue, M. J. (2002). PHYLOGENIES AND COMMUNITY ECOLOGY. </w:t>
      </w:r>
      <w:r w:rsidRPr="00A85951">
        <w:rPr>
          <w:i/>
          <w:iCs/>
        </w:rPr>
        <w:t>Annual Review of Ecology and Systematics</w:t>
      </w:r>
      <w:r w:rsidRPr="00A85951">
        <w:t xml:space="preserve">, </w:t>
      </w:r>
      <w:r w:rsidRPr="00A85951">
        <w:rPr>
          <w:i/>
          <w:iCs/>
        </w:rPr>
        <w:t>33</w:t>
      </w:r>
      <w:r w:rsidRPr="00A85951">
        <w:t>(1), 475–505. https://doi.org/10.1146/annurev.ecolsys.33.010802.150448</w:t>
      </w:r>
    </w:p>
    <w:p w14:paraId="08AA2360" w14:textId="77777777" w:rsidR="00A85951" w:rsidRPr="00A85951" w:rsidRDefault="00A85951" w:rsidP="00A85951">
      <w:pPr>
        <w:pStyle w:val="Bibliography"/>
      </w:pPr>
      <w:r w:rsidRPr="00A85951">
        <w:t xml:space="preserve">Weinstein, B. G., Graham, C. H., &amp; Parra, J. L. (2017). The role of environment, dispersal and competition in explaining reduced co-occurrence among related species. </w:t>
      </w:r>
      <w:r w:rsidRPr="00A85951">
        <w:rPr>
          <w:i/>
          <w:iCs/>
        </w:rPr>
        <w:t>PloS One</w:t>
      </w:r>
      <w:r w:rsidRPr="00A85951">
        <w:t xml:space="preserve">, </w:t>
      </w:r>
      <w:r w:rsidRPr="00A85951">
        <w:rPr>
          <w:i/>
          <w:iCs/>
        </w:rPr>
        <w:t>12</w:t>
      </w:r>
      <w:r w:rsidRPr="00A85951">
        <w:t>(11), e0185493. https://doi.org/10.1371/journal.pone.0185493</w:t>
      </w:r>
    </w:p>
    <w:p w14:paraId="021BC423" w14:textId="77777777" w:rsidR="00A85951" w:rsidRPr="00A85951" w:rsidRDefault="00A85951" w:rsidP="00A85951">
      <w:pPr>
        <w:pStyle w:val="Bibliography"/>
      </w:pPr>
      <w:r w:rsidRPr="00A85951">
        <w:t xml:space="preserve">Werner, E. E., Skelly, D. K., Relyea, R. A., &amp; Yurewicz, K. L. (2007). Amphibian species richness across environmental gradients. </w:t>
      </w:r>
      <w:r w:rsidRPr="00A85951">
        <w:rPr>
          <w:i/>
          <w:iCs/>
        </w:rPr>
        <w:t>Oikos</w:t>
      </w:r>
      <w:r w:rsidRPr="00A85951">
        <w:t xml:space="preserve">, </w:t>
      </w:r>
      <w:r w:rsidRPr="00A85951">
        <w:rPr>
          <w:i/>
          <w:iCs/>
        </w:rPr>
        <w:t>116</w:t>
      </w:r>
      <w:r w:rsidRPr="00A85951">
        <w:t>(10), 1697–1712. https://doi.org/10.1111/j.0030-1299.2007.15935.x</w:t>
      </w:r>
    </w:p>
    <w:p w14:paraId="7E403745" w14:textId="77777777" w:rsidR="00A85951" w:rsidRPr="00A85951" w:rsidRDefault="00A85951" w:rsidP="00A85951">
      <w:pPr>
        <w:pStyle w:val="Bibliography"/>
      </w:pPr>
      <w:r w:rsidRPr="00A85951">
        <w:t xml:space="preserve">Youker-Smith, T., Boersch-Supan, P., Whipps, C., &amp; Ryan, S. (2018). Environmental Drivers of Ranavirus in Free-Living Amphibians in Constructed Ponds. </w:t>
      </w:r>
      <w:r w:rsidRPr="00A85951">
        <w:rPr>
          <w:i/>
          <w:iCs/>
        </w:rPr>
        <w:t>EcoHealth</w:t>
      </w:r>
      <w:r w:rsidRPr="00A85951">
        <w:t xml:space="preserve">, </w:t>
      </w:r>
      <w:r w:rsidRPr="00A85951">
        <w:rPr>
          <w:i/>
          <w:iCs/>
        </w:rPr>
        <w:t>15</w:t>
      </w:r>
      <w:r w:rsidRPr="00A85951">
        <w:t>(3), 608–618. https://doi.org/10.1007/s10393-018-1350-5</w:t>
      </w:r>
    </w:p>
    <w:p w14:paraId="4350BE8D" w14:textId="154BE7BD" w:rsidR="00DB2F80" w:rsidRDefault="00000000" w:rsidP="00782EF5">
      <w:pPr>
        <w:widowControl w:val="0"/>
        <w:pBdr>
          <w:top w:val="nil"/>
          <w:left w:val="nil"/>
          <w:bottom w:val="nil"/>
          <w:right w:val="nil"/>
          <w:between w:val="nil"/>
        </w:pBdr>
        <w:spacing w:line="360" w:lineRule="auto"/>
        <w:ind w:left="720" w:hanging="720"/>
        <w:rPr>
          <w:sz w:val="24"/>
          <w:szCs w:val="24"/>
        </w:rPr>
      </w:pPr>
      <w:r w:rsidRPr="00DB2F80">
        <w:rPr>
          <w:sz w:val="24"/>
          <w:szCs w:val="24"/>
        </w:rPr>
        <w:fldChar w:fldCharType="end"/>
      </w:r>
      <w:r w:rsidR="00DB2F80">
        <w:rPr>
          <w:sz w:val="24"/>
          <w:szCs w:val="24"/>
        </w:rPr>
        <w:br w:type="page"/>
      </w:r>
    </w:p>
    <w:p w14:paraId="223A9B1D" w14:textId="77777777" w:rsidR="002E6E0F" w:rsidRPr="00DB2F80" w:rsidRDefault="002E6E0F" w:rsidP="00DB2F80">
      <w:pPr>
        <w:widowControl w:val="0"/>
        <w:pBdr>
          <w:top w:val="nil"/>
          <w:left w:val="nil"/>
          <w:bottom w:val="nil"/>
          <w:right w:val="nil"/>
          <w:between w:val="nil"/>
        </w:pBdr>
        <w:spacing w:line="360" w:lineRule="auto"/>
        <w:ind w:left="720" w:hanging="720"/>
        <w:rPr>
          <w:sz w:val="24"/>
          <w:szCs w:val="24"/>
        </w:rPr>
      </w:pPr>
    </w:p>
    <w:p w14:paraId="35118069"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1326A6E4" wp14:editId="4CDD37B1">
            <wp:extent cx="4991100" cy="5772150"/>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9"/>
                    <a:srcRect/>
                    <a:stretch>
                      <a:fillRect/>
                    </a:stretch>
                  </pic:blipFill>
                  <pic:spPr>
                    <a:xfrm>
                      <a:off x="0" y="0"/>
                      <a:ext cx="4991100" cy="5772150"/>
                    </a:xfrm>
                    <a:prstGeom prst="rect">
                      <a:avLst/>
                    </a:prstGeom>
                    <a:ln/>
                  </pic:spPr>
                </pic:pic>
              </a:graphicData>
            </a:graphic>
          </wp:inline>
        </w:drawing>
      </w:r>
    </w:p>
    <w:p w14:paraId="2C527C8C" w14:textId="08BE194E" w:rsidR="002E6E0F" w:rsidRPr="00DB2F80" w:rsidRDefault="00000000" w:rsidP="0040206D">
      <w:pPr>
        <w:spacing w:line="360" w:lineRule="auto"/>
        <w:rPr>
          <w:sz w:val="24"/>
          <w:szCs w:val="24"/>
        </w:rPr>
      </w:pPr>
      <w:r w:rsidRPr="00DB2F80">
        <w:rPr>
          <w:noProof/>
          <w:sz w:val="24"/>
          <w:szCs w:val="24"/>
        </w:rPr>
        <w:lastRenderedPageBreak/>
        <w:drawing>
          <wp:inline distT="114300" distB="114300" distL="114300" distR="114300" wp14:anchorId="5DAE6A59" wp14:editId="0732CB80">
            <wp:extent cx="5943600" cy="3327400"/>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0"/>
                    <a:srcRect/>
                    <a:stretch>
                      <a:fillRect/>
                    </a:stretch>
                  </pic:blipFill>
                  <pic:spPr>
                    <a:xfrm>
                      <a:off x="0" y="0"/>
                      <a:ext cx="5943600" cy="3327400"/>
                    </a:xfrm>
                    <a:prstGeom prst="rect">
                      <a:avLst/>
                    </a:prstGeom>
                    <a:ln/>
                  </pic:spPr>
                </pic:pic>
              </a:graphicData>
            </a:graphic>
          </wp:inline>
        </w:drawing>
      </w:r>
      <w:r w:rsidRPr="00DB2F80">
        <w:rPr>
          <w:sz w:val="24"/>
          <w:szCs w:val="24"/>
        </w:rPr>
        <w:br w:type="page"/>
      </w:r>
    </w:p>
    <w:p w14:paraId="7380CDD0" w14:textId="45DBCE41" w:rsidR="002E6E0F" w:rsidRPr="00DB2F80" w:rsidRDefault="007B418E" w:rsidP="0040206D">
      <w:pPr>
        <w:spacing w:line="360" w:lineRule="auto"/>
        <w:rPr>
          <w:sz w:val="24"/>
          <w:szCs w:val="24"/>
        </w:rPr>
      </w:pPr>
      <w:r w:rsidRPr="00DB2F80">
        <w:rPr>
          <w:noProof/>
          <w:sz w:val="24"/>
          <w:szCs w:val="24"/>
        </w:rPr>
        <w:lastRenderedPageBreak/>
        <w:drawing>
          <wp:inline distT="0" distB="0" distL="0" distR="0" wp14:anchorId="1C84636A" wp14:editId="00CA9AF6">
            <wp:extent cx="5943600" cy="4510405"/>
            <wp:effectExtent l="0" t="0" r="0" b="0"/>
            <wp:docPr id="2086717430" name="Picture 3" descr="A graph showing the number of spec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17430" name="Picture 3" descr="A graph showing the number of speci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2F64A54A" w14:textId="77777777" w:rsidR="002E6E0F" w:rsidRPr="00DB2F80" w:rsidRDefault="00000000"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loads and a </w:t>
      </w:r>
      <w:commentRangeStart w:id="160"/>
      <w:commentRangeStart w:id="161"/>
      <w:r w:rsidRPr="00DB2F80">
        <w:rPr>
          <w:sz w:val="24"/>
          <w:szCs w:val="24"/>
        </w:rPr>
        <w:t>few have high viral loads.</w:t>
      </w:r>
      <w:commentRangeEnd w:id="160"/>
      <w:r w:rsidR="00656B70">
        <w:rPr>
          <w:rStyle w:val="CommentReference"/>
        </w:rPr>
        <w:commentReference w:id="160"/>
      </w:r>
      <w:commentRangeEnd w:id="161"/>
      <w:r w:rsidR="003050A7">
        <w:rPr>
          <w:rStyle w:val="CommentReference"/>
        </w:rPr>
        <w:commentReference w:id="161"/>
      </w: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34D3EFE" w:rsidR="002E6E0F" w:rsidRPr="00DB2F80" w:rsidRDefault="00000000" w:rsidP="00DB2F80">
      <w:pPr>
        <w:rPr>
          <w:sz w:val="24"/>
          <w:szCs w:val="24"/>
        </w:rPr>
      </w:pPr>
      <w:r w:rsidRPr="00DB2F80">
        <w:rPr>
          <w:b/>
          <w:bCs/>
          <w:sz w:val="24"/>
          <w:szCs w:val="24"/>
        </w:rPr>
        <w:t>Supplementary Figure 2:</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3"/>
                    <a:srcRect/>
                    <a:stretch>
                      <a:fillRect/>
                    </a:stretch>
                  </pic:blipFill>
                  <pic:spPr>
                    <a:xfrm>
                      <a:off x="0" y="0"/>
                      <a:ext cx="5943600" cy="4152900"/>
                    </a:xfrm>
                    <a:prstGeom prst="rect">
                      <a:avLst/>
                    </a:prstGeom>
                    <a:ln/>
                  </pic:spPr>
                </pic:pic>
              </a:graphicData>
            </a:graphic>
          </wp:inline>
        </w:drawing>
      </w:r>
    </w:p>
    <w:p w14:paraId="3032A59C" w14:textId="0630F186" w:rsidR="002E6E0F" w:rsidRPr="00DB2F80" w:rsidRDefault="00000000" w:rsidP="00DB2F80">
      <w:pPr>
        <w:rPr>
          <w:sz w:val="24"/>
          <w:szCs w:val="24"/>
        </w:rPr>
      </w:pPr>
      <w:r w:rsidRPr="00DB2F80">
        <w:rPr>
          <w:b/>
          <w:bCs/>
          <w:sz w:val="24"/>
          <w:szCs w:val="24"/>
        </w:rPr>
        <w:t xml:space="preserve">Supplementary Figure </w:t>
      </w:r>
      <w:r w:rsidR="005942D9" w:rsidRPr="00DB2F80">
        <w:rPr>
          <w:b/>
          <w:bCs/>
          <w:sz w:val="24"/>
          <w:szCs w:val="24"/>
        </w:rPr>
        <w:t>3</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5"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8"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9"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10"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54" w:author="Stacey L Lance" w:date="2023-09-05T15:30:00Z" w:initials="SL">
    <w:p w14:paraId="75430F10" w14:textId="529A4D0C" w:rsidR="00C77E17" w:rsidRDefault="00C77E17">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155" w:author="Stacey L Lance" w:date="2023-09-05T15:51:00Z" w:initials="SL">
    <w:p w14:paraId="7324772D" w14:textId="79C56E83" w:rsidR="00C007ED" w:rsidRDefault="00C007ED">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w:t>
      </w:r>
      <w:r w:rsidR="00E0152C">
        <w:t>. But this will grab folks attention that know the literature b/c the preponderance of studies say warmer = more RV.</w:t>
      </w:r>
    </w:p>
  </w:comment>
  <w:comment w:id="160" w:author="Stacey L Lance" w:date="2023-09-05T15:41:00Z" w:initials="SL">
    <w:p w14:paraId="18AA0CCB" w14:textId="29B1255C" w:rsidR="00656B70" w:rsidRDefault="00656B70">
      <w:pPr>
        <w:pStyle w:val="CommentText"/>
      </w:pPr>
      <w:r>
        <w:rPr>
          <w:rStyle w:val="CommentReference"/>
        </w:rPr>
        <w:annotationRef/>
      </w:r>
      <w:r>
        <w:t>I believe the Hyla avivoca is based on a single sample. May want to mention that here.</w:t>
      </w:r>
    </w:p>
  </w:comment>
  <w:comment w:id="161"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E68E2E" w15:done="0"/>
  <w15:commentEx w15:paraId="7E9DC783" w15:done="0"/>
  <w15:commentEx w15:paraId="11AE6112" w15:done="0"/>
  <w15:commentEx w15:paraId="34E023A1" w15:paraIdParent="11AE6112" w15:done="0"/>
  <w15:commentEx w15:paraId="3A9252F0" w15:done="0"/>
  <w15:commentEx w15:paraId="75430F10" w15:done="0"/>
  <w15:commentEx w15:paraId="7324772D" w15:paraIdParent="75430F10" w15:done="0"/>
  <w15:commentEx w15:paraId="18AA0CCB" w15:done="0"/>
  <w15:commentEx w15:paraId="54BCDCE4" w15:paraIdParent="18AA0C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8A1C82F" w16cex:dateUtc="2023-09-05T19:30:00Z"/>
  <w16cex:commentExtensible w16cex:durableId="28A1CCF0" w16cex:dateUtc="2023-09-05T19:51:00Z"/>
  <w16cex:commentExtensible w16cex:durableId="28A1CAB9" w16cex:dateUtc="2023-09-05T19:41:00Z"/>
  <w16cex:commentExtensible w16cex:durableId="74DCA663" w16cex:dateUtc="2023-09-21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75430F10" w16cid:durableId="28A1C82F"/>
  <w16cid:commentId w16cid:paraId="7324772D" w16cid:durableId="28A1CCF0"/>
  <w16cid:commentId w16cid:paraId="18AA0CCB" w16cid:durableId="28A1CAB9"/>
  <w16cid:commentId w16cid:paraId="54BCDCE4" w16cid:durableId="74DCA6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acey L Lance">
    <w15:presenceInfo w15:providerId="AD" w15:userId="S::sllance@uga.edu::9e973118-b345-4295-a640-5cf6d2b9849c"/>
  </w15:person>
  <w15:person w15:author="Andrew W Park">
    <w15:presenceInfo w15:providerId="AD" w15:userId="S::awpark@uga.edu::ba1ee5c1-d61e-4e99-808a-b281bd2677aa"/>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475E5"/>
    <w:rsid w:val="00070A53"/>
    <w:rsid w:val="000A46F0"/>
    <w:rsid w:val="000A4745"/>
    <w:rsid w:val="000C212A"/>
    <w:rsid w:val="000D3489"/>
    <w:rsid w:val="000D4B9A"/>
    <w:rsid w:val="000E235C"/>
    <w:rsid w:val="00187DCA"/>
    <w:rsid w:val="001A12E3"/>
    <w:rsid w:val="00202DEE"/>
    <w:rsid w:val="00256F98"/>
    <w:rsid w:val="002E6E0F"/>
    <w:rsid w:val="003050A7"/>
    <w:rsid w:val="00322AE6"/>
    <w:rsid w:val="00374C98"/>
    <w:rsid w:val="003D7285"/>
    <w:rsid w:val="0040206D"/>
    <w:rsid w:val="004330EA"/>
    <w:rsid w:val="00464E3F"/>
    <w:rsid w:val="004877D2"/>
    <w:rsid w:val="00554066"/>
    <w:rsid w:val="005942D9"/>
    <w:rsid w:val="00656B70"/>
    <w:rsid w:val="00782EF5"/>
    <w:rsid w:val="00790E36"/>
    <w:rsid w:val="007B418E"/>
    <w:rsid w:val="007F0274"/>
    <w:rsid w:val="00802B59"/>
    <w:rsid w:val="00852ADB"/>
    <w:rsid w:val="008A2624"/>
    <w:rsid w:val="008D10C6"/>
    <w:rsid w:val="00A46BF1"/>
    <w:rsid w:val="00A52A81"/>
    <w:rsid w:val="00A54A92"/>
    <w:rsid w:val="00A60272"/>
    <w:rsid w:val="00A85951"/>
    <w:rsid w:val="00AC7ABC"/>
    <w:rsid w:val="00BA751B"/>
    <w:rsid w:val="00BF1BFD"/>
    <w:rsid w:val="00C007ED"/>
    <w:rsid w:val="00C74CA9"/>
    <w:rsid w:val="00C77E17"/>
    <w:rsid w:val="00CC44FA"/>
    <w:rsid w:val="00D44BB4"/>
    <w:rsid w:val="00D5260C"/>
    <w:rsid w:val="00DB2F80"/>
    <w:rsid w:val="00E0152C"/>
    <w:rsid w:val="00E034ED"/>
    <w:rsid w:val="00E16933"/>
    <w:rsid w:val="00E2330C"/>
    <w:rsid w:val="00E64B24"/>
    <w:rsid w:val="00E70041"/>
    <w:rsid w:val="00F46312"/>
    <w:rsid w:val="00F93EDE"/>
    <w:rsid w:val="00FD6C81"/>
    <w:rsid w:val="00FE67A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70.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33</Pages>
  <Words>30813</Words>
  <Characters>175635</Characters>
  <Application>Microsoft Office Word</Application>
  <DocSecurity>0</DocSecurity>
  <Lines>1463</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drew W Park</cp:lastModifiedBy>
  <cp:revision>17</cp:revision>
  <dcterms:created xsi:type="dcterms:W3CDTF">2023-09-05T20:17:00Z</dcterms:created>
  <dcterms:modified xsi:type="dcterms:W3CDTF">2023-10-13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xK</vt:lpwstr>
  </property>
  <property fmtid="{D5CDD505-2E9C-101B-9397-08002B2CF9AE}" pid="3" name="ZOTERO_PREF_2">
    <vt:lpwstr>1OiSW6","zoteroVersion":"6.0.26","dataVersion":4}</vt:lpwstr>
  </property>
</Properties>
</file>